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A67455A" w14:textId="77777777" w:rsidR="007873CE" w:rsidRPr="00000F8D" w:rsidRDefault="007873CE" w:rsidP="00000F8D">
      <w:pPr>
        <w:pStyle w:val="hyh-"/>
        <w:spacing w:line="240" w:lineRule="auto"/>
        <w:ind w:firstLineChars="200" w:firstLine="402"/>
        <w:rPr>
          <w:rFonts w:cs="Times New Roman"/>
          <w:sz w:val="20"/>
          <w:szCs w:val="20"/>
        </w:rPr>
      </w:pPr>
      <w:r w:rsidRPr="00000F8D">
        <w:rPr>
          <w:rFonts w:cs="Times New Roman"/>
          <w:b/>
          <w:bCs/>
          <w:sz w:val="20"/>
          <w:szCs w:val="20"/>
        </w:rPr>
        <w:t>Table 1.</w:t>
      </w:r>
      <w:r w:rsidRPr="00000F8D">
        <w:rPr>
          <w:rFonts w:cs="Times New Roman"/>
          <w:sz w:val="20"/>
          <w:szCs w:val="20"/>
        </w:rPr>
        <w:t xml:space="preserve"> Types, mechanisms, and functions of post-translational modifications of proteins</w:t>
      </w:r>
    </w:p>
    <w:tbl>
      <w:tblPr>
        <w:tblStyle w:val="a8"/>
        <w:tblW w:w="901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6"/>
        <w:gridCol w:w="3312"/>
        <w:gridCol w:w="3930"/>
      </w:tblGrid>
      <w:tr w:rsidR="007873CE" w:rsidRPr="00000F8D" w14:paraId="4FFD28FB" w14:textId="77777777" w:rsidTr="00202657">
        <w:trPr>
          <w:trHeight w:val="483"/>
          <w:jc w:val="center"/>
        </w:trPr>
        <w:tc>
          <w:tcPr>
            <w:tcW w:w="1776" w:type="dxa"/>
            <w:tcBorders>
              <w:top w:val="single" w:sz="12" w:space="0" w:color="auto"/>
              <w:bottom w:val="single" w:sz="8" w:space="0" w:color="auto"/>
            </w:tcBorders>
          </w:tcPr>
          <w:p w14:paraId="16DC8AE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TM</w:t>
            </w:r>
          </w:p>
        </w:tc>
        <w:tc>
          <w:tcPr>
            <w:tcW w:w="3312" w:type="dxa"/>
            <w:tcBorders>
              <w:top w:val="single" w:sz="12" w:space="0" w:color="auto"/>
              <w:bottom w:val="single" w:sz="8" w:space="0" w:color="auto"/>
            </w:tcBorders>
          </w:tcPr>
          <w:p w14:paraId="25C9876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Machine made</w:t>
            </w:r>
          </w:p>
        </w:tc>
        <w:tc>
          <w:tcPr>
            <w:tcW w:w="3930" w:type="dxa"/>
            <w:tcBorders>
              <w:top w:val="single" w:sz="12" w:space="0" w:color="auto"/>
              <w:bottom w:val="single" w:sz="8" w:space="0" w:color="auto"/>
            </w:tcBorders>
          </w:tcPr>
          <w:p w14:paraId="3F5C38D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Feature</w:t>
            </w:r>
          </w:p>
        </w:tc>
      </w:tr>
      <w:tr w:rsidR="007873CE" w:rsidRPr="00000F8D" w14:paraId="46EC2A29" w14:textId="77777777" w:rsidTr="00202657">
        <w:trPr>
          <w:trHeight w:val="1432"/>
          <w:jc w:val="center"/>
        </w:trPr>
        <w:tc>
          <w:tcPr>
            <w:tcW w:w="1776" w:type="dxa"/>
            <w:tcBorders>
              <w:top w:val="single" w:sz="8" w:space="0" w:color="auto"/>
            </w:tcBorders>
          </w:tcPr>
          <w:p w14:paraId="3E1A0AB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0819C6A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hosphorylation</w:t>
            </w:r>
          </w:p>
        </w:tc>
        <w:tc>
          <w:tcPr>
            <w:tcW w:w="3312" w:type="dxa"/>
            <w:tcBorders>
              <w:top w:val="single" w:sz="8" w:space="0" w:color="auto"/>
            </w:tcBorders>
          </w:tcPr>
          <w:p w14:paraId="5FE7BD8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TP phosphate groups are transferred to specific sites on proteins by phosphorylated kinases</w:t>
            </w:r>
          </w:p>
        </w:tc>
        <w:tc>
          <w:tcPr>
            <w:tcW w:w="3930" w:type="dxa"/>
            <w:tcBorders>
              <w:top w:val="single" w:sz="8" w:space="0" w:color="auto"/>
            </w:tcBorders>
          </w:tcPr>
          <w:p w14:paraId="585EC65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Regulates nearly all aspects of cellular processes, from cell signaling, signal transduction, cell cycle, resilience to growth and development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naDwvQXV0aG9yPjxZZWFyPjIwMTc8L1llYXI+PFJl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naDwvQXV0aG9yPjxZZWFyPjIwMTc8L1llYXI+PFJl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Singh et al., 2017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48346EA9" w14:textId="77777777" w:rsidTr="00202657">
        <w:trPr>
          <w:trHeight w:val="1432"/>
          <w:jc w:val="center"/>
        </w:trPr>
        <w:tc>
          <w:tcPr>
            <w:tcW w:w="1776" w:type="dxa"/>
          </w:tcPr>
          <w:p w14:paraId="6D1A3AF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2254E7E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glycosylation</w:t>
            </w:r>
          </w:p>
        </w:tc>
        <w:tc>
          <w:tcPr>
            <w:tcW w:w="3312" w:type="dxa"/>
          </w:tcPr>
          <w:p w14:paraId="2E5252F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By covalent attachment of glycans to amino acid functional groups</w:t>
            </w:r>
          </w:p>
        </w:tc>
        <w:tc>
          <w:tcPr>
            <w:tcW w:w="3930" w:type="dxa"/>
          </w:tcPr>
          <w:p w14:paraId="27461F8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nvolved cell signal transduction, the screening of biomarkers, which affects the spatial conformation, activity and localization of proteins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hqb2xkYWdlcjwvQXV0aG9yPjxZZWFyPjIwMjA8L1ll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hqb2xkYWdlcjwvQXV0aG9yPjxZZWFyPjIwMjA8L1ll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Schjoldager, Narimatsu, Joshi, &amp; Clausen, 2020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29656C46" w14:textId="77777777" w:rsidTr="00202657">
        <w:trPr>
          <w:trHeight w:val="1432"/>
          <w:jc w:val="center"/>
        </w:trPr>
        <w:tc>
          <w:tcPr>
            <w:tcW w:w="1776" w:type="dxa"/>
          </w:tcPr>
          <w:p w14:paraId="1E86237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1B0B261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15C0C0A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ubiquitination</w:t>
            </w:r>
          </w:p>
        </w:tc>
        <w:tc>
          <w:tcPr>
            <w:tcW w:w="3312" w:type="dxa"/>
          </w:tcPr>
          <w:p w14:paraId="1EABBC6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rotein abundance is controlled by ubiquitinating and deubiquitinating enzymes mediating protein degradation and stability</w:t>
            </w:r>
          </w:p>
        </w:tc>
        <w:tc>
          <w:tcPr>
            <w:tcW w:w="3930" w:type="dxa"/>
          </w:tcPr>
          <w:p w14:paraId="3D66BCC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Virtually every process in the cell is regulated by the ubiquitin system, from the cell cycle to cell migration, invasion, apoptosis, differentiation, and so on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/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&lt;EndNote&gt;&lt;Cite&gt;&lt;Author&gt;Samaržija&lt;/Author&gt;&lt;Year&gt;2021&lt;/Year&gt;&lt;RecNum&gt;435&lt;/RecNum&gt;&lt;DisplayText&gt;(Samaržija, 2021)&lt;/DisplayText&gt;&lt;record&gt;&lt;rec-number&gt;435&lt;/rec-number&gt;&lt;foreign-keys&gt;&lt;key app="EN" db-id="s25az2z2iedxt1eexw8vsx92rf9ppper5ptf" timestamp="1691137394"&gt;435&lt;/key&gt;&lt;/foreign-keys&gt;&lt;ref-type name="Journal Article"&gt;17&lt;/ref-type&gt;&lt;contributors&gt;&lt;authors&gt;&lt;author&gt;Samaržija, I.&lt;/author&gt;&lt;/authors&gt;&lt;/contributors&gt;&lt;auth-address&gt;Laboratory for Epigenomics, Division of Molecular Medicine, Ruđer Bošković Institute, 10000 Zagreb, Croatia.&lt;/auth-address&gt;&lt;titles&gt;&lt;title&gt;Post-Translational Modifications That Drive Prostate Cancer Progression&lt;/title&gt;&lt;secondary-title&gt;Biomolecules&lt;/secondary-title&gt;&lt;alt-title&gt;Biomolecules&lt;/alt-title&gt;&lt;/titles&gt;&lt;periodical&gt;&lt;full-title&gt;Biomolecules&lt;/full-title&gt;&lt;abbr-1&gt;Biomolecules&lt;/abbr-1&gt;&lt;/periodical&gt;&lt;alt-periodical&gt;&lt;full-title&gt;Biomolecules&lt;/full-title&gt;&lt;abbr-1&gt;Biomolecules&lt;/abbr-1&gt;&lt;/alt-periodical&gt;&lt;volume&gt;11&lt;/volume&gt;&lt;number&gt;2&lt;/number&gt;&lt;edition&gt;2021/02/13&lt;/edition&gt;&lt;keywords&gt;&lt;keyword&gt;Disease Progression&lt;/keyword&gt;&lt;keyword&gt;Humans&lt;/keyword&gt;&lt;keyword&gt;Male&lt;/keyword&gt;&lt;keyword&gt;Prostatic Neoplasms/metabolism/*pathology&lt;/keyword&gt;&lt;keyword&gt;*Protein Processing, Post-Translational&lt;/keyword&gt;&lt;keyword&gt;SUMOylation&lt;/keyword&gt;&lt;keyword&gt;acetylation&lt;/keyword&gt;&lt;keyword&gt;glycosylation&lt;/keyword&gt;&lt;keyword&gt;lipidation&lt;/keyword&gt;&lt;keyword&gt;phosphorylation&lt;/keyword&gt;&lt;keyword&gt;post-translational modification&lt;/keyword&gt;&lt;keyword&gt;prostate cancer&lt;/keyword&gt;&lt;keyword&gt;ubiquitination&lt;/keyword&gt;&lt;/keywords&gt;&lt;dates&gt;&lt;year&gt;2021&lt;/year&gt;&lt;pub-dates&gt;&lt;date&gt;Feb 9&lt;/date&gt;&lt;/pub-dates&gt;&lt;/dates&gt;&lt;isbn&gt;2218-273x&lt;/isbn&gt;&lt;accession-num&gt;33572160&lt;/accession-num&gt;&lt;urls&gt;&lt;/urls&gt;&lt;custom2&gt;PMC7915076&lt;/custom2&gt;&lt;electronic-resource-num&gt;10.3390/biom11020247&lt;/electronic-resource-num&gt;&lt;remote-database-provider&gt;NLM&lt;/remote-database-provider&gt;&lt;language&gt;eng&lt;/language&gt;&lt;/record&gt;&lt;/Cite&gt;&lt;/EndNote&gt;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Samaržija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A53BD76" w14:textId="77777777" w:rsidTr="00202657">
        <w:trPr>
          <w:trHeight w:val="958"/>
          <w:jc w:val="center"/>
        </w:trPr>
        <w:tc>
          <w:tcPr>
            <w:tcW w:w="1776" w:type="dxa"/>
          </w:tcPr>
          <w:p w14:paraId="32F7799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5AFF9C1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cetylation</w:t>
            </w:r>
          </w:p>
        </w:tc>
        <w:tc>
          <w:tcPr>
            <w:tcW w:w="3312" w:type="dxa"/>
          </w:tcPr>
          <w:p w14:paraId="1B143E8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It is mainly the process of acid anhydride or acid reaction with alcohol to produce ester</w:t>
            </w:r>
          </w:p>
        </w:tc>
        <w:tc>
          <w:tcPr>
            <w:tcW w:w="3930" w:type="dxa"/>
          </w:tcPr>
          <w:p w14:paraId="72B08E6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t is an important epigenetic marker that regulates cells' response to inflammation and maintains cellular status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/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&lt;EndNote&gt;&lt;Cite&gt;&lt;Author&gt;Shvedunova&lt;/Author&gt;&lt;Year&gt;2022&lt;/Year&gt;&lt;RecNum&gt;436&lt;/RecNum&gt;&lt;DisplayText&gt;(Shvedunova &amp;amp; Akhtar, 2022)&lt;/DisplayText&gt;&lt;record&gt;&lt;rec-number&gt;436&lt;/rec-number&gt;&lt;foreign-keys&gt;&lt;key app="EN" db-id="s25az2z2iedxt1eexw8vsx92rf9ppper5ptf" timestamp="1691138761"&gt;436&lt;/key&gt;&lt;/foreign-keys&gt;&lt;ref-type name="Journal Article"&gt;17&lt;/ref-type&gt;&lt;contributors&gt;&lt;authors&gt;&lt;author&gt;Shvedunova, M.&lt;/author&gt;&lt;author&gt;Akhtar, A.&lt;/author&gt;&lt;/authors&gt;&lt;/contributors&gt;&lt;auth-address&gt;Department of Chromatin Regulation, Max Planck Institute of Immunobiology and Epigenetics, Freiburg im Breisgau, Germany.&amp;#xD;Department of Chromatin Regulation, Max Planck Institute of Immunobiology and Epigenetics, Freiburg im Breisgau, Germany. akhtar@ie-freiburg.mpg.de.&lt;/auth-address&gt;&lt;titles&gt;&lt;title&gt;Modulation of cellular processes by histone and non-histone protein acetylation&lt;/title&gt;&lt;secondary-title&gt;Nat Rev Mol Cell Biol&lt;/secondary-title&gt;&lt;alt-title&gt;Nature reviews. Molecular cell biology&lt;/alt-title&gt;&lt;/titles&gt;&lt;periodical&gt;&lt;full-title&gt;Nat Rev Mol Cell Biol&lt;/full-title&gt;&lt;abbr-1&gt;Nature reviews. Molecular cell biology&lt;/abbr-1&gt;&lt;/periodical&gt;&lt;alt-periodical&gt;&lt;full-title&gt;Nat Rev Mol Cell Biol&lt;/full-title&gt;&lt;abbr-1&gt;Nature reviews. Molecular cell biology&lt;/abbr-1&gt;&lt;/alt-periodical&gt;&lt;pages&gt;329-349&lt;/pages&gt;&lt;volume&gt;23&lt;/volume&gt;&lt;number&gt;5&lt;/number&gt;&lt;edition&gt;2022/01/20&lt;/edition&gt;&lt;keywords&gt;&lt;keyword&gt;Acetylation&lt;/keyword&gt;&lt;keyword&gt;*Histones/metabolism&lt;/keyword&gt;&lt;keyword&gt;Lysine/metabolism&lt;/keyword&gt;&lt;keyword&gt;*Lysine Acetyltransferases/metabolism&lt;/keyword&gt;&lt;keyword&gt;Protein Processing, Post-Translational&lt;/keyword&gt;&lt;/keywords&gt;&lt;dates&gt;&lt;year&gt;2022&lt;/year&gt;&lt;pub-dates&gt;&lt;date&gt;May&lt;/date&gt;&lt;/pub-dates&gt;&lt;/dates&gt;&lt;isbn&gt;1471-0072&lt;/isbn&gt;&lt;accession-num&gt;35042977&lt;/accession-num&gt;&lt;urls&gt;&lt;/urls&gt;&lt;electronic-resource-num&gt;10.1038/s41580-021-00441-y&lt;/electronic-resource-num&gt;&lt;remote-database-provider&gt;NLM&lt;/remote-database-provider&gt;&lt;language&gt;eng&lt;/language&gt;&lt;/record&gt;&lt;/Cite&gt;&lt;/EndNote&gt;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Shvedunova &amp; Akhtar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B3CF866" w14:textId="77777777" w:rsidTr="00202657">
        <w:trPr>
          <w:trHeight w:val="958"/>
          <w:jc w:val="center"/>
        </w:trPr>
        <w:tc>
          <w:tcPr>
            <w:tcW w:w="1776" w:type="dxa"/>
          </w:tcPr>
          <w:p w14:paraId="799852F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63B40514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methylation</w:t>
            </w:r>
          </w:p>
        </w:tc>
        <w:tc>
          <w:tcPr>
            <w:tcW w:w="3312" w:type="dxa"/>
          </w:tcPr>
          <w:p w14:paraId="0C33BC64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Methyltransferase catalyzes the production of S-adenosylmethionine</w:t>
            </w:r>
          </w:p>
        </w:tc>
        <w:tc>
          <w:tcPr>
            <w:tcW w:w="3930" w:type="dxa"/>
          </w:tcPr>
          <w:p w14:paraId="37CEFFE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t is involved in chromosome assembly, protein and nucleic acid transport and metabolism, intracellular signaling,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etc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/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&lt;EndNote&gt;&lt;Cite&gt;&lt;Author&gt;Jakobsson&lt;/Author&gt;&lt;Year&gt;2021&lt;/Year&gt;&lt;RecNum&gt;437&lt;/RecNum&gt;&lt;DisplayText&gt;(Jakobsson, 2021)&lt;/DisplayText&gt;&lt;record&gt;&lt;rec-number&gt;437&lt;/rec-number&gt;&lt;foreign-keys&gt;&lt;key app="EN" db-id="s25az2z2iedxt1eexw8vsx92rf9ppper5ptf" timestamp="1691139386"&gt;437&lt;/key&gt;&lt;/foreign-keys&gt;&lt;ref-type name="Journal Article"&gt;17&lt;/ref-type&gt;&lt;contributors&gt;&lt;authors&gt;&lt;author&gt;Jakobsson, M. E.&lt;/author&gt;&lt;/authors&gt;&lt;/contributors&gt;&lt;auth-address&gt;Department of Immunotechnology, Lund University, Lund, Sweden. Electronic address: magnus.jakobsson@immun.lth.se.&lt;/auth-address&gt;&lt;titles&gt;&lt;title&gt;Enzymology and significance of protein histidine methylatio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101130&lt;/pages&gt;&lt;volume&gt;297&lt;/volume&gt;&lt;number&gt;4&lt;/number&gt;&lt;edition&gt;2021/08/31&lt;/edition&gt;&lt;keywords&gt;&lt;keyword&gt;Animals&lt;/keyword&gt;&lt;keyword&gt;Cytoskeleton/metabolism&lt;/keyword&gt;&lt;keyword&gt;Histidine/*metabolism&lt;/keyword&gt;&lt;keyword&gt;Humans&lt;/keyword&gt;&lt;keyword&gt;Methylation&lt;/keyword&gt;&lt;keyword&gt;Protein Methyltransferases/*metabolism&lt;/keyword&gt;&lt;keyword&gt;*Protein Processing, Post-Translational&lt;/keyword&gt;&lt;keyword&gt;enzyme&lt;/keyword&gt;&lt;keyword&gt;epigenetics&lt;/keyword&gt;&lt;keyword&gt;histidine&lt;/keyword&gt;&lt;keyword&gt;post-translational modification (PTM)&lt;/keyword&gt;&lt;keyword&gt;protein methylation&lt;/keyword&gt;&lt;keyword&gt;proteomics&lt;/keyword&gt;&lt;keyword&gt;systems biology&lt;/keyword&gt;&lt;keyword&gt;with the contents of this article.&lt;/keyword&gt;&lt;/keywords&gt;&lt;dates&gt;&lt;year&gt;2021&lt;/year&gt;&lt;pub-dates&gt;&lt;date&gt;Oct&lt;/date&gt;&lt;/pub-dates&gt;&lt;/dates&gt;&lt;isbn&gt;0021-9258 (Print)&amp;#xD;0021-9258&lt;/isbn&gt;&lt;accession-num&gt;34461099&lt;/accession-num&gt;&lt;urls&gt;&lt;/urls&gt;&lt;custom2&gt;PMC8446795&lt;/custom2&gt;&lt;electronic-resource-num&gt;10.1016/j.jbc.2021.101130&lt;/electronic-resource-num&gt;&lt;remote-database-provider&gt;NLM&lt;/remote-database-provider&gt;&lt;language&gt;eng&lt;/language&gt;&lt;/record&gt;&lt;/Cite&gt;&lt;/EndNote&gt;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Jakobsson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371C47DC" w14:textId="77777777" w:rsidTr="00202657">
        <w:trPr>
          <w:trHeight w:val="958"/>
          <w:jc w:val="center"/>
        </w:trPr>
        <w:tc>
          <w:tcPr>
            <w:tcW w:w="1776" w:type="dxa"/>
          </w:tcPr>
          <w:p w14:paraId="0D12179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0A2051C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000F8D">
              <w:rPr>
                <w:rFonts w:cs="Times New Roman"/>
                <w:sz w:val="20"/>
                <w:szCs w:val="20"/>
              </w:rPr>
              <w:t>succinylation</w:t>
            </w:r>
            <w:proofErr w:type="spellEnd"/>
          </w:p>
        </w:tc>
        <w:tc>
          <w:tcPr>
            <w:tcW w:w="3312" w:type="dxa"/>
          </w:tcPr>
          <w:p w14:paraId="14EE092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he process of transferring succinyl-CoA to proteins by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succinylase</w:t>
            </w:r>
            <w:proofErr w:type="spellEnd"/>
          </w:p>
        </w:tc>
        <w:tc>
          <w:tcPr>
            <w:tcW w:w="3930" w:type="dxa"/>
          </w:tcPr>
          <w:p w14:paraId="0AE2BA93" w14:textId="3AED5FE0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t is involved in metabolic regulation and affects the function of mitochondrial proteins and metabolic pathways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ZYW5nPC9BdXRob3I+PFllYXI+MjAxOTwvWWVhcj48UmVj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ZYW5nPC9BdXRob3I+PFllYXI+MjAxOTwvWWVhcj48UmVj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Yang &amp; Gibson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A2EDA94" w14:textId="77777777" w:rsidTr="00202657">
        <w:trPr>
          <w:trHeight w:val="958"/>
          <w:jc w:val="center"/>
        </w:trPr>
        <w:tc>
          <w:tcPr>
            <w:tcW w:w="1776" w:type="dxa"/>
          </w:tcPr>
          <w:p w14:paraId="52FD8E1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64404FDC" w14:textId="5670B6C3" w:rsidR="007873CE" w:rsidRPr="00000F8D" w:rsidRDefault="000F4874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lipidation</w:t>
            </w:r>
          </w:p>
        </w:tc>
        <w:tc>
          <w:tcPr>
            <w:tcW w:w="3312" w:type="dxa"/>
          </w:tcPr>
          <w:p w14:paraId="1244866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roteins are covalently attached to hydrophobic lipid molecules after ribosome synthesis</w:t>
            </w:r>
          </w:p>
        </w:tc>
        <w:tc>
          <w:tcPr>
            <w:tcW w:w="3930" w:type="dxa"/>
          </w:tcPr>
          <w:p w14:paraId="69E53BA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he lipid chain has a good compatibility with the biolipid membrane, and the protein is fixed on the cell membrane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0Mzk8L1JlY051bT48RGlzcGxheVRleHQ+KFkuIFpoYW5nLCBRaW4sIFN1biwgQ2h1LCAm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0Mzk8L1JlY051bT48RGlzcGxheVRleHQ+KFkuIFpoYW5nLCBRaW4sIFN1biwgQ2h1LCAm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Y. Zhang, Qin, Sun, Chu, &amp; Zhou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EEB825A" w14:textId="77777777" w:rsidTr="00202657">
        <w:trPr>
          <w:trHeight w:val="1064"/>
          <w:jc w:val="center"/>
        </w:trPr>
        <w:tc>
          <w:tcPr>
            <w:tcW w:w="1776" w:type="dxa"/>
            <w:tcBorders>
              <w:bottom w:val="single" w:sz="12" w:space="0" w:color="auto"/>
            </w:tcBorders>
          </w:tcPr>
          <w:p w14:paraId="12840FD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6F61A90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109DD17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000F8D">
              <w:rPr>
                <w:rFonts w:cs="Times New Roman"/>
                <w:sz w:val="20"/>
                <w:szCs w:val="20"/>
              </w:rPr>
              <w:t>lactylation</w:t>
            </w:r>
            <w:proofErr w:type="spellEnd"/>
          </w:p>
        </w:tc>
        <w:tc>
          <w:tcPr>
            <w:tcW w:w="3312" w:type="dxa"/>
            <w:tcBorders>
              <w:bottom w:val="single" w:sz="12" w:space="0" w:color="auto"/>
            </w:tcBorders>
          </w:tcPr>
          <w:p w14:paraId="1179F2B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  <w:p w14:paraId="0E601AB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ine residues on histones were modified with lactic acid as substrate</w:t>
            </w:r>
          </w:p>
        </w:tc>
        <w:tc>
          <w:tcPr>
            <w:tcW w:w="3930" w:type="dxa"/>
            <w:tcBorders>
              <w:bottom w:val="single" w:sz="12" w:space="0" w:color="auto"/>
            </w:tcBorders>
          </w:tcPr>
          <w:p w14:paraId="17ED8A9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articipate in glycolysis, regulate cell cycle and cell proliferation, macrophage polarization, blood vessel function, mitochondria, nervous system regulation and other important life activities </w: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VuPC9BdXRob3I+PFllYXI+MjAyMTwvWWVhcj48UmVj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VuPC9BdXRob3I+PFllYXI+MjAyMTwvWWVhcj48UmVj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A. N. Chen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p w14:paraId="27DF604C" w14:textId="77777777" w:rsidR="007873CE" w:rsidRPr="00000F8D" w:rsidRDefault="007873CE" w:rsidP="00000F8D">
      <w:pPr>
        <w:pStyle w:val="hyh-"/>
        <w:spacing w:line="240" w:lineRule="auto"/>
        <w:ind w:firstLineChars="200" w:firstLine="402"/>
        <w:rPr>
          <w:rFonts w:cs="Times New Roman"/>
          <w:sz w:val="20"/>
          <w:szCs w:val="20"/>
        </w:rPr>
      </w:pPr>
      <w:bookmarkStart w:id="0" w:name="_Hlk143678320"/>
      <w:r w:rsidRPr="00000F8D">
        <w:rPr>
          <w:rFonts w:cs="Times New Roman"/>
          <w:b/>
          <w:bCs/>
          <w:sz w:val="20"/>
          <w:szCs w:val="20"/>
        </w:rPr>
        <w:t>Table 2</w:t>
      </w:r>
      <w:r w:rsidRPr="00000F8D">
        <w:rPr>
          <w:rFonts w:cs="Times New Roman"/>
          <w:sz w:val="20"/>
          <w:szCs w:val="20"/>
        </w:rPr>
        <w:t>. Summary of studies on the effects of protein phosphorylation on diagnosis, treatment, and prognosis of prostate cancer</w:t>
      </w:r>
    </w:p>
    <w:tbl>
      <w:tblPr>
        <w:tblStyle w:val="a8"/>
        <w:tblW w:w="5718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5"/>
        <w:gridCol w:w="2267"/>
        <w:gridCol w:w="3829"/>
        <w:gridCol w:w="2268"/>
      </w:tblGrid>
      <w:tr w:rsidR="007873CE" w:rsidRPr="00000F8D" w14:paraId="6D015053" w14:textId="77777777" w:rsidTr="00202657">
        <w:trPr>
          <w:jc w:val="center"/>
        </w:trPr>
        <w:tc>
          <w:tcPr>
            <w:tcW w:w="597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F7E094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rotein</w:t>
            </w:r>
          </w:p>
        </w:tc>
        <w:tc>
          <w:tcPr>
            <w:tcW w:w="1193" w:type="pct"/>
            <w:tcBorders>
              <w:top w:val="single" w:sz="12" w:space="0" w:color="auto"/>
              <w:bottom w:val="single" w:sz="8" w:space="0" w:color="auto"/>
            </w:tcBorders>
          </w:tcPr>
          <w:p w14:paraId="6137593C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hosphorylation site</w:t>
            </w:r>
          </w:p>
        </w:tc>
        <w:tc>
          <w:tcPr>
            <w:tcW w:w="2015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3674E9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ignificance</w:t>
            </w:r>
          </w:p>
        </w:tc>
        <w:tc>
          <w:tcPr>
            <w:tcW w:w="1194" w:type="pct"/>
            <w:tcBorders>
              <w:top w:val="single" w:sz="12" w:space="0" w:color="auto"/>
              <w:bottom w:val="single" w:sz="8" w:space="0" w:color="auto"/>
            </w:tcBorders>
          </w:tcPr>
          <w:p w14:paraId="4D3E604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reference</w:t>
            </w:r>
          </w:p>
        </w:tc>
      </w:tr>
      <w:tr w:rsidR="007873CE" w:rsidRPr="00000F8D" w14:paraId="2445D8B9" w14:textId="77777777" w:rsidTr="00202657">
        <w:trPr>
          <w:jc w:val="center"/>
        </w:trPr>
        <w:tc>
          <w:tcPr>
            <w:tcW w:w="597" w:type="pct"/>
            <w:tcBorders>
              <w:top w:val="single" w:sz="8" w:space="0" w:color="auto"/>
            </w:tcBorders>
          </w:tcPr>
          <w:p w14:paraId="66735EA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BI2</w:t>
            </w:r>
          </w:p>
          <w:p w14:paraId="73026F00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  <w:tcBorders>
              <w:top w:val="single" w:sz="8" w:space="0" w:color="auto"/>
            </w:tcBorders>
          </w:tcPr>
          <w:p w14:paraId="3F69406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183</w:t>
            </w:r>
          </w:p>
        </w:tc>
        <w:tc>
          <w:tcPr>
            <w:tcW w:w="2015" w:type="pct"/>
            <w:tcBorders>
              <w:top w:val="single" w:sz="8" w:space="0" w:color="auto"/>
            </w:tcBorders>
          </w:tcPr>
          <w:p w14:paraId="43D8440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IM1-phosphorylated ABI2 promotes tumor invasion, and PIM inhibitor therapy </w:t>
            </w:r>
            <w:r w:rsidRPr="00000F8D">
              <w:rPr>
                <w:rFonts w:cs="Times New Roman"/>
                <w:sz w:val="20"/>
                <w:szCs w:val="20"/>
              </w:rPr>
              <w:lastRenderedPageBreak/>
              <w:t xml:space="preserve">significantly reduces intramuscula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invasion</w:t>
            </w:r>
          </w:p>
        </w:tc>
        <w:tc>
          <w:tcPr>
            <w:tcW w:w="1194" w:type="pct"/>
            <w:tcBorders>
              <w:top w:val="single" w:sz="8" w:space="0" w:color="auto"/>
            </w:tcBorders>
          </w:tcPr>
          <w:p w14:paraId="5AB6722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KZW5zZW48L0F1dGhvcj48WWVhcj4yMDIzPC9ZZWFyPjxS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ZvbHVtZT4yMjI8L3ZvbHVtZT48bnVtYmVyPjY8L251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KZW5zZW48L0F1dGhvcj48WWVhcj4yMDIzPC9ZZWFyPjxS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ZvbHVtZT4yMjI8L3ZvbHVtZT48bnVtYmVyPjY8L251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Jensen et al., 2023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37AA8F4" w14:textId="77777777" w:rsidTr="00202657">
        <w:trPr>
          <w:trHeight w:val="1358"/>
          <w:jc w:val="center"/>
        </w:trPr>
        <w:tc>
          <w:tcPr>
            <w:tcW w:w="597" w:type="pct"/>
          </w:tcPr>
          <w:p w14:paraId="2697FE8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KT</w:t>
            </w:r>
          </w:p>
        </w:tc>
        <w:tc>
          <w:tcPr>
            <w:tcW w:w="1193" w:type="pct"/>
          </w:tcPr>
          <w:p w14:paraId="300C92A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305, Thr-309, Ser-472, Ser-473, Ser-474, Thr-308, Tyr-474</w:t>
            </w:r>
          </w:p>
        </w:tc>
        <w:tc>
          <w:tcPr>
            <w:tcW w:w="2015" w:type="pct"/>
          </w:tcPr>
          <w:p w14:paraId="6D62018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Uncovering the occurrence and development mechanism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, providing potential targets and possible drugs for the treatment of prostate cancer, and providing solutions to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cross-resistance</w:t>
            </w:r>
          </w:p>
        </w:tc>
        <w:tc>
          <w:tcPr>
            <w:tcW w:w="1194" w:type="pct"/>
          </w:tcPr>
          <w:p w14:paraId="63E280F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XU8L0F1dGhvcj48WWVhcj4yMDIzPC9ZZWFyPjxSZWNO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XU8L0F1dGhvcj48WWVhcj4yMDIzPC9ZZWFyPjxSZWNO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Chang et al., 2021; C. P. Liao et al., 2018; L. Liu et al., 2023; M. Liu et al., 2023; Turkekul, Colpan, Baykul, Ozdemir, &amp; Erdogan, 2018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F72B920" w14:textId="77777777" w:rsidTr="00202657">
        <w:trPr>
          <w:jc w:val="center"/>
        </w:trPr>
        <w:tc>
          <w:tcPr>
            <w:tcW w:w="597" w:type="pct"/>
          </w:tcPr>
          <w:p w14:paraId="13B0399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R</w:t>
            </w:r>
          </w:p>
        </w:tc>
        <w:tc>
          <w:tcPr>
            <w:tcW w:w="1193" w:type="pct"/>
          </w:tcPr>
          <w:p w14:paraId="6A9EEC8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81, Ser213, Tyr534</w:t>
            </w:r>
          </w:p>
        </w:tc>
        <w:tc>
          <w:tcPr>
            <w:tcW w:w="2015" w:type="pct"/>
          </w:tcPr>
          <w:p w14:paraId="6DE44B6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potential targets and possible drugs for the treatment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6A2EC61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xPC9ZZWFyPjxSZWNO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xPC9ZZWFyPjxSZWNO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X. Gao et al., 2021; Kuo et al., 2019; H. P. Lin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3189088C" w14:textId="77777777" w:rsidTr="00202657">
        <w:trPr>
          <w:jc w:val="center"/>
        </w:trPr>
        <w:tc>
          <w:tcPr>
            <w:tcW w:w="597" w:type="pct"/>
          </w:tcPr>
          <w:p w14:paraId="0F34C6C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YAP1</w:t>
            </w:r>
          </w:p>
        </w:tc>
        <w:tc>
          <w:tcPr>
            <w:tcW w:w="1193" w:type="pct"/>
          </w:tcPr>
          <w:p w14:paraId="76B9DAE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119, Thr-154, Thr-412, Ser-138, Ser-367, Ser-400, Ser-403</w:t>
            </w:r>
          </w:p>
        </w:tc>
        <w:tc>
          <w:tcPr>
            <w:tcW w:w="2015" w:type="pct"/>
          </w:tcPr>
          <w:p w14:paraId="53102610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reveal the occurrence and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2D9112C0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dXNzbzwvQXV0aG9yPjxZZWFyPjIwMTg8L1llYXI+PFJl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dXNzbzwvQXV0aG9yPjxZZWFyPjIwMTg8L1llYXI+PFJl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Russo et al., 2018; Z. Wu et al., 2023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575B238F" w14:textId="77777777" w:rsidTr="00202657">
        <w:trPr>
          <w:jc w:val="center"/>
        </w:trPr>
        <w:tc>
          <w:tcPr>
            <w:tcW w:w="597" w:type="pct"/>
          </w:tcPr>
          <w:p w14:paraId="7119B08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TAT3</w:t>
            </w:r>
          </w:p>
        </w:tc>
        <w:tc>
          <w:tcPr>
            <w:tcW w:w="1193" w:type="pct"/>
          </w:tcPr>
          <w:p w14:paraId="019745A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yr-705, Ser-727</w:t>
            </w:r>
          </w:p>
        </w:tc>
        <w:tc>
          <w:tcPr>
            <w:tcW w:w="2015" w:type="pct"/>
          </w:tcPr>
          <w:p w14:paraId="2357DA2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elucidate the occurrence and development mechanism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, and to provide targets and possible drugs for the treatment of metastatic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7C58023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zYxPC9SZWNOdW0+PERpc3BsYXlUZXh0PihCYWJhZWksIEtoYWRlbSBBbnNhcmksIEF6aXos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zYxPC9SZWNOdW0+PERpc3BsYXlUZXh0PihCYWJhZWksIEtoYWRlbSBBbnNhcmksIEF6aXos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Babaei, Khadem Ansari, Aziz, &amp; Bazl, 2020; Henderson et al., 2019; Kwan et al., 2019; W. Lin et al., 2018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ED5BC67" w14:textId="77777777" w:rsidTr="00202657">
        <w:trPr>
          <w:jc w:val="center"/>
        </w:trPr>
        <w:tc>
          <w:tcPr>
            <w:tcW w:w="597" w:type="pct"/>
          </w:tcPr>
          <w:p w14:paraId="5E70002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38</w:t>
            </w:r>
          </w:p>
        </w:tc>
        <w:tc>
          <w:tcPr>
            <w:tcW w:w="1193" w:type="pct"/>
          </w:tcPr>
          <w:p w14:paraId="09C21AB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72, Ser-74, Ser-77</w:t>
            </w:r>
          </w:p>
        </w:tc>
        <w:tc>
          <w:tcPr>
            <w:tcW w:w="2015" w:type="pct"/>
          </w:tcPr>
          <w:p w14:paraId="76882D8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elucidate the occurrence and developmental mechanism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and provide targets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treatment</w:t>
            </w:r>
          </w:p>
        </w:tc>
        <w:tc>
          <w:tcPr>
            <w:tcW w:w="1194" w:type="pct"/>
          </w:tcPr>
          <w:p w14:paraId="6146A932" w14:textId="55D6F2FE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XNlZW08L0F1dGhvcj48WWVhcj4yMDIyPC9ZZWFyPjxS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XNlZW08L0F1dGhvcj48WWVhcj4yMDIyPC9ZZWFyPjxS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Waseem, Khan, Haq, &amp; Syed, 2022; Yuan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B1D3415" w14:textId="77777777" w:rsidTr="00202657">
        <w:trPr>
          <w:jc w:val="center"/>
        </w:trPr>
        <w:tc>
          <w:tcPr>
            <w:tcW w:w="597" w:type="pct"/>
          </w:tcPr>
          <w:p w14:paraId="18A9A213" w14:textId="77777777" w:rsidR="007873CE" w:rsidRPr="00000F8D" w:rsidRDefault="007873CE" w:rsidP="00000F8D">
            <w:pPr>
              <w:pStyle w:val="hyh-"/>
              <w:spacing w:line="240" w:lineRule="auto"/>
              <w:rPr>
                <w:rFonts w:eastAsia="等线"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RK 1/2</w:t>
            </w:r>
          </w:p>
        </w:tc>
        <w:tc>
          <w:tcPr>
            <w:tcW w:w="1193" w:type="pct"/>
          </w:tcPr>
          <w:p w14:paraId="3EBB60AF" w14:textId="77777777" w:rsidR="007873CE" w:rsidRPr="00000F8D" w:rsidRDefault="007873CE" w:rsidP="00000F8D">
            <w:pPr>
              <w:jc w:val="both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185, Thr-190, Thr-202, Tyr-187, Tyr-204, Ser-246, Ser-248</w:t>
            </w:r>
          </w:p>
        </w:tc>
        <w:tc>
          <w:tcPr>
            <w:tcW w:w="2015" w:type="pct"/>
          </w:tcPr>
          <w:p w14:paraId="3578F2BD" w14:textId="77777777" w:rsidR="007873CE" w:rsidRPr="00000F8D" w:rsidRDefault="007873CE" w:rsidP="00000F8D">
            <w:pPr>
              <w:jc w:val="both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Elucidation of the pathogenesi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7C051C5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b3JlbDwvQXV0aG9yPjxZZWFyPjIwMjA8L1llYXI+PFJl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b3JlbDwvQXV0aG9yPjxZZWFyPjIwMjA8L1llYXI+PFJl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Borel et al., 2020; Zheng et al., 2020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EB91700" w14:textId="77777777" w:rsidTr="00202657">
        <w:trPr>
          <w:jc w:val="center"/>
        </w:trPr>
        <w:tc>
          <w:tcPr>
            <w:tcW w:w="597" w:type="pct"/>
          </w:tcPr>
          <w:p w14:paraId="5A63FAD8" w14:textId="77777777" w:rsidR="007873CE" w:rsidRPr="00000F8D" w:rsidRDefault="007873CE" w:rsidP="00000F8D">
            <w:pPr>
              <w:pStyle w:val="hyh-"/>
              <w:spacing w:line="240" w:lineRule="auto"/>
              <w:rPr>
                <w:rFonts w:eastAsia="等线"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GFR</w:t>
            </w:r>
          </w:p>
        </w:tc>
        <w:tc>
          <w:tcPr>
            <w:tcW w:w="1193" w:type="pct"/>
          </w:tcPr>
          <w:p w14:paraId="489B1BF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695, Thr-693, Thr-678,</w:t>
            </w:r>
          </w:p>
        </w:tc>
        <w:tc>
          <w:tcPr>
            <w:tcW w:w="2015" w:type="pct"/>
          </w:tcPr>
          <w:p w14:paraId="018DABD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reveal the occurrence and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and provide drugs for the treatment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3306961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M8L1llYXI+PFJl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M8L1llYXI+PFJl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J. Li et al., 2022; P. Zhang et al., 2023; Zhi et al., 2018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46A7AE97" w14:textId="77777777" w:rsidTr="00202657">
        <w:trPr>
          <w:jc w:val="center"/>
        </w:trPr>
        <w:tc>
          <w:tcPr>
            <w:tcW w:w="597" w:type="pct"/>
          </w:tcPr>
          <w:p w14:paraId="3DB418C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GSK3β</w:t>
            </w:r>
          </w:p>
        </w:tc>
        <w:tc>
          <w:tcPr>
            <w:tcW w:w="1193" w:type="pct"/>
          </w:tcPr>
          <w:p w14:paraId="41276E3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9, Tyr-216</w:t>
            </w:r>
          </w:p>
        </w:tc>
        <w:tc>
          <w:tcPr>
            <w:tcW w:w="2015" w:type="pct"/>
          </w:tcPr>
          <w:p w14:paraId="20BBDC98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t is used to prevent or treat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metastases and is used to elucidate the occurrence and development mechanism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620A77E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dTwvQXV0aG9yPjxZZWFyPjIwMjE8L1llYXI+PFJlY051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dTwvQXV0aG9yPjxZZWFyPjIwMjE8L1llYXI+PFJlY051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Barboro et al., 2020; Fang et al., 2020; S. Wu et al., 2018; S. Wu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9665326" w14:textId="77777777" w:rsidTr="00202657">
        <w:trPr>
          <w:jc w:val="center"/>
        </w:trPr>
        <w:tc>
          <w:tcPr>
            <w:tcW w:w="597" w:type="pct"/>
          </w:tcPr>
          <w:p w14:paraId="29E1BB7C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FOXO1</w:t>
            </w:r>
          </w:p>
        </w:tc>
        <w:tc>
          <w:tcPr>
            <w:tcW w:w="1193" w:type="pct"/>
          </w:tcPr>
          <w:p w14:paraId="53E25BB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24, Ser-249, Ser-256, Ser-319, Ser-322, Ser-325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Ser-329</w:t>
            </w:r>
          </w:p>
        </w:tc>
        <w:tc>
          <w:tcPr>
            <w:tcW w:w="2015" w:type="pct"/>
          </w:tcPr>
          <w:p w14:paraId="2DE542E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elucidate the occurrence and development mechanisms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and to provide a target for the treatment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4F43DC4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  <w:vertAlign w:val="superscript"/>
              </w:rPr>
            </w:pPr>
            <w:r w:rsidRPr="00000F8D">
              <w:rPr>
                <w:rFonts w:cs="Times New Roman"/>
                <w:noProof/>
                <w:sz w:val="20"/>
                <w:szCs w:val="20"/>
              </w:rPr>
              <w:fldChar w:fldCharType="begin">
                <w:fldData xml:space="preserve">PEVuZE5vdGU+PENpdGU+PEF1dGhvcj5ZYW48L0F1dGhvcj48WWVhcj4yMDE5PC9ZZWFyPjxSZWNO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</w:fldData>
              </w:fldChar>
            </w:r>
            <w:r w:rsidRPr="00000F8D">
              <w:rPr>
                <w:rFonts w:cs="Times New Roman"/>
                <w:noProof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begin">
                <w:fldData xml:space="preserve">PEVuZE5vdGU+PENpdGU+PEF1dGhvcj5ZYW48L0F1dGhvcj48WWVhcj4yMDE5PC9ZZWFyPjxSZWNO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</w:fldData>
              </w:fldChar>
            </w:r>
            <w:r w:rsidRPr="00000F8D">
              <w:rPr>
                <w:rFonts w:cs="Times New Roman"/>
                <w:noProof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noProof/>
                <w:sz w:val="20"/>
                <w:szCs w:val="20"/>
              </w:rPr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noProof/>
                <w:sz w:val="20"/>
                <w:szCs w:val="20"/>
              </w:rPr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Cheng et al., 2023; Gheghiani, Shang, &amp; Fu, 2020; Yan &amp; Huang, 2019)</w:t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7873CE" w:rsidRPr="00000F8D" w14:paraId="139D0775" w14:textId="77777777" w:rsidTr="00202657">
        <w:trPr>
          <w:jc w:val="center"/>
        </w:trPr>
        <w:tc>
          <w:tcPr>
            <w:tcW w:w="597" w:type="pct"/>
          </w:tcPr>
          <w:p w14:paraId="6590E45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NANOG</w:t>
            </w:r>
          </w:p>
        </w:tc>
        <w:tc>
          <w:tcPr>
            <w:tcW w:w="1193" w:type="pct"/>
          </w:tcPr>
          <w:p w14:paraId="0294000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68</w:t>
            </w:r>
          </w:p>
        </w:tc>
        <w:tc>
          <w:tcPr>
            <w:tcW w:w="2015" w:type="pct"/>
          </w:tcPr>
          <w:p w14:paraId="02D19EA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Help identify new drug targets and improve treatment strategies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3EC12B0A" w14:textId="0B7BAC55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W5nPC9BdXRob3I+PFllYXI+MjAxOTwvWWVhcj48UmVj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W5nPC9BdXRob3I+PFllYXI+MjAxOTwvWWVhcj48UmVj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Wang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18A517E" w14:textId="77777777" w:rsidTr="00202657">
        <w:trPr>
          <w:jc w:val="center"/>
        </w:trPr>
        <w:tc>
          <w:tcPr>
            <w:tcW w:w="597" w:type="pct"/>
          </w:tcPr>
          <w:p w14:paraId="0A33C3C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65</w:t>
            </w:r>
          </w:p>
        </w:tc>
        <w:tc>
          <w:tcPr>
            <w:tcW w:w="1193" w:type="pct"/>
          </w:tcPr>
          <w:p w14:paraId="7EE9C26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311, Ser-276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Ser-75</w:t>
            </w:r>
          </w:p>
        </w:tc>
        <w:tc>
          <w:tcPr>
            <w:tcW w:w="2015" w:type="pct"/>
          </w:tcPr>
          <w:p w14:paraId="68D44DA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elucidate the occurrence and development mechanisms of prostate cancer and to provide a target for the treatment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33B3BDE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b25hY2luaTwvQXV0aG9yPjxZZWFyPjIwMTk8L1llYXI+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b25hY2luaTwvQXV0aG9yPjxZZWFyPjIwMTk8L1llYXI+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Bonacini et al., 2019; Q. Li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7452567" w14:textId="77777777" w:rsidTr="00202657">
        <w:trPr>
          <w:jc w:val="center"/>
        </w:trPr>
        <w:tc>
          <w:tcPr>
            <w:tcW w:w="597" w:type="pct"/>
          </w:tcPr>
          <w:p w14:paraId="0265162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POP</w:t>
            </w:r>
          </w:p>
        </w:tc>
        <w:tc>
          <w:tcPr>
            <w:tcW w:w="1193" w:type="pct"/>
          </w:tcPr>
          <w:p w14:paraId="7B10C085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59, Ser-171, Ser-226</w:t>
            </w:r>
          </w:p>
        </w:tc>
        <w:tc>
          <w:tcPr>
            <w:tcW w:w="2015" w:type="pct"/>
          </w:tcPr>
          <w:p w14:paraId="4CB6980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WT-SPOP prevents the development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13F3B3C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noProof/>
                <w:sz w:val="20"/>
                <w:szCs w:val="20"/>
              </w:rPr>
              <w:fldChar w:fldCharType="begin">
                <w:fldData xml:space="preserve">PEVuZE5vdGU+PENpdGU+PEF1dGhvcj5OaWtoaWw8L0F1dGhvcj48WWVhcj4yMDIxPC9ZZWFyPjxS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</w:fldData>
              </w:fldChar>
            </w:r>
            <w:r w:rsidRPr="00000F8D">
              <w:rPr>
                <w:rFonts w:cs="Times New Roman"/>
                <w:noProof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begin">
                <w:fldData xml:space="preserve">PEVuZE5vdGU+PENpdGU+PEF1dGhvcj5OaWtoaWw8L0F1dGhvcj48WWVhcj4yMDIxPC9ZZWFyPjxS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</w:fldData>
              </w:fldChar>
            </w:r>
            <w:r w:rsidRPr="00000F8D">
              <w:rPr>
                <w:rFonts w:cs="Times New Roman"/>
                <w:noProof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noProof/>
                <w:sz w:val="20"/>
                <w:szCs w:val="20"/>
              </w:rPr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noProof/>
                <w:sz w:val="20"/>
                <w:szCs w:val="20"/>
              </w:rPr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Nikhil, Haymour, Kamra, &amp; Shah, 2021)</w:t>
            </w:r>
            <w:r w:rsidRPr="00000F8D">
              <w:rPr>
                <w:rFonts w:cs="Times New Roman"/>
                <w:noProof/>
                <w:sz w:val="20"/>
                <w:szCs w:val="20"/>
              </w:rPr>
              <w:fldChar w:fldCharType="end"/>
            </w:r>
          </w:p>
        </w:tc>
      </w:tr>
      <w:tr w:rsidR="007873CE" w:rsidRPr="00000F8D" w14:paraId="4CCBCE8C" w14:textId="77777777" w:rsidTr="00202657">
        <w:trPr>
          <w:jc w:val="center"/>
        </w:trPr>
        <w:tc>
          <w:tcPr>
            <w:tcW w:w="597" w:type="pct"/>
          </w:tcPr>
          <w:p w14:paraId="02B88BC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lastRenderedPageBreak/>
              <w:t>p53</w:t>
            </w:r>
          </w:p>
          <w:p w14:paraId="7CD817D4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0917107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18, Thr-55, Ser-20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Ser-46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Ser-315, Ser-392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Lys-372</w:t>
            </w:r>
          </w:p>
        </w:tc>
        <w:tc>
          <w:tcPr>
            <w:tcW w:w="2015" w:type="pct"/>
          </w:tcPr>
          <w:p w14:paraId="54E0482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Switching off DDX49 is a promising new therapy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patients</w:t>
            </w:r>
          </w:p>
        </w:tc>
        <w:tc>
          <w:tcPr>
            <w:tcW w:w="1194" w:type="pct"/>
          </w:tcPr>
          <w:p w14:paraId="3B3DCC1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YW88L0F1dGhvcj48WWVhcj4yMDIzPC9ZZWFyPjxSZWNO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Y2PC9w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YW88L0F1dGhvcj48WWVhcj4yMDIzPC9ZZWFyPjxSZWNO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Y2PC9w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Tao et al., 2023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798FBE7" w14:textId="77777777" w:rsidTr="00202657">
        <w:trPr>
          <w:jc w:val="center"/>
        </w:trPr>
        <w:tc>
          <w:tcPr>
            <w:tcW w:w="597" w:type="pct"/>
          </w:tcPr>
          <w:p w14:paraId="41BFA72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HP1</w:t>
            </w:r>
          </w:p>
          <w:p w14:paraId="707D4CC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11F7498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yr 536</w:t>
            </w:r>
          </w:p>
        </w:tc>
        <w:tc>
          <w:tcPr>
            <w:tcW w:w="2015" w:type="pct"/>
          </w:tcPr>
          <w:p w14:paraId="56CDAFB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000F8D">
              <w:rPr>
                <w:rFonts w:cs="Times New Roman"/>
                <w:sz w:val="20"/>
                <w:szCs w:val="20"/>
              </w:rPr>
              <w:t>Dioscin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can help treat androgen-sensitive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2BDAE53C" w14:textId="76092A75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ZTwvQXV0aG9yPjxZZWFyPjIwMjA8L1llYXI+PFJlY051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ZTwvQXV0aG9yPjxZZWFyPjIwMjA8L1llYXI+PFJlY051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He et al., 2020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64239CF" w14:textId="77777777" w:rsidTr="00202657">
        <w:trPr>
          <w:jc w:val="center"/>
        </w:trPr>
        <w:tc>
          <w:tcPr>
            <w:tcW w:w="597" w:type="pct"/>
          </w:tcPr>
          <w:p w14:paraId="13047CE0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mad2</w:t>
            </w:r>
          </w:p>
        </w:tc>
        <w:tc>
          <w:tcPr>
            <w:tcW w:w="1193" w:type="pct"/>
          </w:tcPr>
          <w:p w14:paraId="2E375A7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220, Ser-245, Ser-250, Ser-255, Ser-240, Ser-465, Ser-467</w:t>
            </w:r>
          </w:p>
        </w:tc>
        <w:tc>
          <w:tcPr>
            <w:tcW w:w="2015" w:type="pct"/>
          </w:tcPr>
          <w:p w14:paraId="1C957C5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NR4A3 maintains MT-2 signaling to inhibit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cell invasion, tumor growth and metastasis</w:t>
            </w:r>
          </w:p>
        </w:tc>
        <w:tc>
          <w:tcPr>
            <w:tcW w:w="1194" w:type="pct"/>
          </w:tcPr>
          <w:p w14:paraId="2DCEEC0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48L0F1dGhvcj48WWVhcj4yMDIyPC9ZZWFyPjxSZWNO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48L0F1dGhvcj48WWVhcj4yMDIyPC9ZZWFyPjxSZWNO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H. Y. Lin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32875358" w14:textId="77777777" w:rsidTr="00202657">
        <w:trPr>
          <w:jc w:val="center"/>
        </w:trPr>
        <w:tc>
          <w:tcPr>
            <w:tcW w:w="597" w:type="pct"/>
          </w:tcPr>
          <w:p w14:paraId="65B0B5E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c-Jun</w:t>
            </w:r>
          </w:p>
          <w:p w14:paraId="473F5AE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6490012D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2015" w:type="pct"/>
          </w:tcPr>
          <w:p w14:paraId="0389F55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JNK signal axis as a possible therapeutic target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patients</w:t>
            </w:r>
          </w:p>
        </w:tc>
        <w:tc>
          <w:tcPr>
            <w:tcW w:w="1194" w:type="pct"/>
          </w:tcPr>
          <w:p w14:paraId="5E95C3D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hyw7ZkZXI8L0F1dGhvcj48WWVhcj4yMDIwPC9ZZWFy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hyw7ZkZXI8L0F1dGhvcj48WWVhcj4yMDIwPC9ZZWFy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Schröder, Asimakopoulou, Tillmann, Koschmieder, &amp; Weiskirchen, 2020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4D184335" w14:textId="77777777" w:rsidTr="00202657">
        <w:trPr>
          <w:jc w:val="center"/>
        </w:trPr>
        <w:tc>
          <w:tcPr>
            <w:tcW w:w="597" w:type="pct"/>
          </w:tcPr>
          <w:p w14:paraId="0C9525F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phA2</w:t>
            </w:r>
          </w:p>
          <w:p w14:paraId="50DD799F" w14:textId="77777777" w:rsidR="007873CE" w:rsidRPr="00000F8D" w:rsidRDefault="007873CE" w:rsidP="00000F8D">
            <w:pPr>
              <w:jc w:val="both"/>
              <w:rPr>
                <w:rFonts w:eastAsia="等线"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5B8FB84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yr-588, Tyr-594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Tyr-735, Tyr-930,</w:t>
            </w:r>
            <w:r w:rsidRPr="00000F8D">
              <w:rPr>
                <w:rFonts w:eastAsiaTheme="minorEastAsia" w:cs="Times New Roman"/>
                <w:sz w:val="20"/>
                <w:szCs w:val="20"/>
                <w:shd w:val="clear" w:color="auto" w:fill="FBFEFF"/>
              </w:rPr>
              <w:t xml:space="preserve"> </w:t>
            </w:r>
            <w:r w:rsidRPr="00000F8D">
              <w:rPr>
                <w:rFonts w:cs="Times New Roman"/>
                <w:sz w:val="20"/>
                <w:szCs w:val="20"/>
              </w:rPr>
              <w:t>Ser-897</w:t>
            </w:r>
          </w:p>
        </w:tc>
        <w:tc>
          <w:tcPr>
            <w:tcW w:w="2015" w:type="pct"/>
          </w:tcPr>
          <w:p w14:paraId="339C7A3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RES may have anti-Vasculogenic mimicry (VM) effects by inhibiting EphA3/twist-VE-cadherin/AKT signaling cascade in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PC-2 cells</w:t>
            </w:r>
          </w:p>
        </w:tc>
        <w:tc>
          <w:tcPr>
            <w:tcW w:w="1194" w:type="pct"/>
          </w:tcPr>
          <w:p w14:paraId="150A743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W48L0F1dGhvcj48WWVhcj4yMDIyPC9ZZWFyPjxSZWNO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W48L0F1dGhvcj48WWVhcj4yMDIyPC9ZZWFyPjxSZWNO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Han, Lee, &amp; Lee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30122AA" w14:textId="77777777" w:rsidTr="00202657">
        <w:trPr>
          <w:jc w:val="center"/>
        </w:trPr>
        <w:tc>
          <w:tcPr>
            <w:tcW w:w="597" w:type="pct"/>
          </w:tcPr>
          <w:p w14:paraId="36D7261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wist1</w:t>
            </w:r>
          </w:p>
        </w:tc>
        <w:tc>
          <w:tcPr>
            <w:tcW w:w="1193" w:type="pct"/>
          </w:tcPr>
          <w:p w14:paraId="76DC1D8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68</w:t>
            </w:r>
          </w:p>
        </w:tc>
        <w:tc>
          <w:tcPr>
            <w:tcW w:w="2015" w:type="pct"/>
          </w:tcPr>
          <w:p w14:paraId="7565F5E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better understand the occurrence and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639840F7" w14:textId="36457A79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YW48L0F1dGhvcj48WWVhcj4yMDE5PC9ZZWFyPjxSZWNO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zc8L3BhZ2VzPjx2b2x1bWU+Mzg8L3ZvbHVtZT48bnVtYmVyPjE8L251bWJlcj48ZWRpdGlv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YW48L0F1dGhvcj48WWVhcj4yMDE5PC9ZZWFyPjxSZWNO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zc8L3BhZ2VzPjx2b2x1bWU+Mzg8L3ZvbHVtZT48bnVtYmVyPjE8L251bWJlcj48ZWRpdGlv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Fan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3D8152CF" w14:textId="77777777" w:rsidTr="00202657">
        <w:trPr>
          <w:jc w:val="center"/>
        </w:trPr>
        <w:tc>
          <w:tcPr>
            <w:tcW w:w="597" w:type="pct"/>
          </w:tcPr>
          <w:p w14:paraId="3D9BB2E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-eIF2α</w:t>
            </w:r>
          </w:p>
        </w:tc>
        <w:tc>
          <w:tcPr>
            <w:tcW w:w="1193" w:type="pct"/>
          </w:tcPr>
          <w:p w14:paraId="192BAF13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2015" w:type="pct"/>
          </w:tcPr>
          <w:p w14:paraId="3BE82D3E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better understand the occurrence and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551C65FC" w14:textId="700AB19F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OZ3V5ZW48L0F1dGhvcj48WWVhcj4yMDE4PC9ZZWFyPjxS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OZ3V5ZW48L0F1dGhvcj48WWVhcj4yMDE4PC9ZZWFyPjxS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Nguyen et al., 2018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26A1D2EB" w14:textId="77777777" w:rsidTr="00202657">
        <w:trPr>
          <w:jc w:val="center"/>
        </w:trPr>
        <w:tc>
          <w:tcPr>
            <w:tcW w:w="597" w:type="pct"/>
          </w:tcPr>
          <w:p w14:paraId="2552960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UHRF1</w:t>
            </w:r>
          </w:p>
          <w:p w14:paraId="6C519727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11209780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298, Ser-639</w:t>
            </w:r>
          </w:p>
        </w:tc>
        <w:tc>
          <w:tcPr>
            <w:tcW w:w="2015" w:type="pct"/>
          </w:tcPr>
          <w:p w14:paraId="2A60C55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For the first time, a new molecular mechanism of abiraterone resistance via the PI3K/AKT-UHRF1 signaling pathway has been discovered</w:t>
            </w:r>
          </w:p>
        </w:tc>
        <w:tc>
          <w:tcPr>
            <w:tcW w:w="1194" w:type="pct"/>
          </w:tcPr>
          <w:p w14:paraId="5D808602" w14:textId="5013CCFE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dTwvQXV0aG9yPjxZZWFyPjIwMjM8L1llYXI+PFJlY051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dTwvQXV0aG9yPjxZZWFyPjIwMjM8L1llYXI+PFJlY051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Fu et al., 2023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C0C7B4E" w14:textId="77777777" w:rsidTr="00202657">
        <w:trPr>
          <w:jc w:val="center"/>
        </w:trPr>
        <w:tc>
          <w:tcPr>
            <w:tcW w:w="597" w:type="pct"/>
          </w:tcPr>
          <w:p w14:paraId="2925533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phA3</w:t>
            </w:r>
          </w:p>
        </w:tc>
        <w:tc>
          <w:tcPr>
            <w:tcW w:w="1193" w:type="pct"/>
          </w:tcPr>
          <w:p w14:paraId="17F5662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2015" w:type="pct"/>
          </w:tcPr>
          <w:p w14:paraId="3C5BC5F9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a new biomarker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1194" w:type="pct"/>
          </w:tcPr>
          <w:p w14:paraId="27C6ADF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YWk8L0F1dGhvcj48WWVhcj4yMDIyPC9ZZWFyPjxSZWNO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YWk8L0F1dGhvcj48WWVhcj4yMDIyPC9ZZWFyPjxSZWNO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Cai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223C255" w14:textId="77777777" w:rsidTr="00202657">
        <w:trPr>
          <w:jc w:val="center"/>
        </w:trPr>
        <w:tc>
          <w:tcPr>
            <w:tcW w:w="597" w:type="pct"/>
          </w:tcPr>
          <w:p w14:paraId="55E31702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lk1</w:t>
            </w:r>
          </w:p>
          <w:p w14:paraId="03F67FFF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93" w:type="pct"/>
          </w:tcPr>
          <w:p w14:paraId="22990C11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210, Ser-137</w:t>
            </w:r>
          </w:p>
        </w:tc>
        <w:tc>
          <w:tcPr>
            <w:tcW w:w="2015" w:type="pct"/>
          </w:tcPr>
          <w:p w14:paraId="6470A504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o better understand the occurrence and development mechanisms of prostate cancer and to provide anti-prostate cancer medicines</w:t>
            </w:r>
          </w:p>
        </w:tc>
        <w:tc>
          <w:tcPr>
            <w:tcW w:w="1194" w:type="pct"/>
          </w:tcPr>
          <w:p w14:paraId="5077772C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zOTk8L1JlY051bT48RGlzcGxheVRleHQ+KFouIFpoYW5nIGV0IGFsLiwgMjAyMSk8L0Rp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E8L1llYXI+PFJl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Z. Zhang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121626A5" w14:textId="77777777" w:rsidTr="00202657">
        <w:trPr>
          <w:jc w:val="center"/>
        </w:trPr>
        <w:tc>
          <w:tcPr>
            <w:tcW w:w="597" w:type="pct"/>
            <w:tcBorders>
              <w:bottom w:val="single" w:sz="12" w:space="0" w:color="auto"/>
            </w:tcBorders>
          </w:tcPr>
          <w:p w14:paraId="00E2E736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rbB2</w:t>
            </w:r>
          </w:p>
        </w:tc>
        <w:tc>
          <w:tcPr>
            <w:tcW w:w="1193" w:type="pct"/>
            <w:tcBorders>
              <w:bottom w:val="single" w:sz="12" w:space="0" w:color="auto"/>
            </w:tcBorders>
          </w:tcPr>
          <w:p w14:paraId="1BCCBC2A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yr-1248</w:t>
            </w:r>
          </w:p>
        </w:tc>
        <w:tc>
          <w:tcPr>
            <w:tcW w:w="2015" w:type="pct"/>
            <w:tcBorders>
              <w:bottom w:val="single" w:sz="12" w:space="0" w:color="auto"/>
            </w:tcBorders>
          </w:tcPr>
          <w:p w14:paraId="185B5DEB" w14:textId="77777777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MTE plays a potential antitumor role in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by inhibiting the ErbB2-GSK3β-HIF1α signaling axis</w:t>
            </w:r>
          </w:p>
        </w:tc>
        <w:tc>
          <w:tcPr>
            <w:tcW w:w="1194" w:type="pct"/>
            <w:tcBorders>
              <w:bottom w:val="single" w:sz="12" w:space="0" w:color="auto"/>
            </w:tcBorders>
          </w:tcPr>
          <w:p w14:paraId="042ECA5E" w14:textId="0911C5CD" w:rsidR="007873CE" w:rsidRPr="00000F8D" w:rsidRDefault="007873CE" w:rsidP="00000F8D">
            <w:pPr>
              <w:pStyle w:val="hyh-"/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VuPC9BdXRob3I+PFllYXI+MjAyMjwvWWVhcj48UmVj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VuPC9BdXRob3I+PFllYXI+MjAyMjwvWWVhcj48UmVj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X. Chen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bookmarkEnd w:id="0"/>
    <w:p w14:paraId="3BAE11C5" w14:textId="77777777" w:rsidR="007873CE" w:rsidRPr="00000F8D" w:rsidRDefault="007873CE" w:rsidP="00000F8D">
      <w:pPr>
        <w:pStyle w:val="hyh-"/>
        <w:ind w:firstLineChars="200" w:firstLine="402"/>
        <w:rPr>
          <w:rFonts w:cs="Times New Roman"/>
          <w:sz w:val="20"/>
          <w:szCs w:val="20"/>
        </w:rPr>
      </w:pPr>
      <w:r w:rsidRPr="00000F8D">
        <w:rPr>
          <w:rFonts w:cs="Times New Roman"/>
          <w:b/>
          <w:bCs/>
          <w:sz w:val="20"/>
          <w:szCs w:val="20"/>
        </w:rPr>
        <w:t>Table 3.</w:t>
      </w:r>
      <w:r w:rsidRPr="00000F8D">
        <w:rPr>
          <w:rFonts w:cs="Times New Roman"/>
          <w:sz w:val="20"/>
          <w:szCs w:val="20"/>
        </w:rPr>
        <w:t xml:space="preserve"> Summary of studies on the effects of protein ubiquitination on diagnosis, treatment and prognosis of prostate cancer</w:t>
      </w:r>
    </w:p>
    <w:tbl>
      <w:tblPr>
        <w:tblStyle w:val="a8"/>
        <w:tblW w:w="1006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0"/>
        <w:gridCol w:w="2041"/>
        <w:gridCol w:w="4677"/>
        <w:gridCol w:w="2127"/>
      </w:tblGrid>
      <w:tr w:rsidR="007873CE" w:rsidRPr="00000F8D" w14:paraId="72B4E483" w14:textId="77777777" w:rsidTr="00202657">
        <w:trPr>
          <w:jc w:val="center"/>
        </w:trPr>
        <w:tc>
          <w:tcPr>
            <w:tcW w:w="122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FEC9553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rotein</w:t>
            </w:r>
          </w:p>
        </w:tc>
        <w:tc>
          <w:tcPr>
            <w:tcW w:w="2041" w:type="dxa"/>
            <w:tcBorders>
              <w:top w:val="single" w:sz="12" w:space="0" w:color="auto"/>
              <w:bottom w:val="single" w:sz="8" w:space="0" w:color="auto"/>
            </w:tcBorders>
          </w:tcPr>
          <w:p w14:paraId="52295410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ubiquitination site</w:t>
            </w:r>
          </w:p>
        </w:tc>
        <w:tc>
          <w:tcPr>
            <w:tcW w:w="4677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68ACB86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ignificance</w:t>
            </w:r>
          </w:p>
        </w:tc>
        <w:tc>
          <w:tcPr>
            <w:tcW w:w="2127" w:type="dxa"/>
            <w:tcBorders>
              <w:top w:val="single" w:sz="12" w:space="0" w:color="auto"/>
              <w:bottom w:val="single" w:sz="8" w:space="0" w:color="auto"/>
            </w:tcBorders>
          </w:tcPr>
          <w:p w14:paraId="65AE81C2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reference</w:t>
            </w:r>
          </w:p>
        </w:tc>
      </w:tr>
      <w:tr w:rsidR="007873CE" w:rsidRPr="00000F8D" w14:paraId="64ED003B" w14:textId="77777777" w:rsidTr="00202657">
        <w:trPr>
          <w:jc w:val="center"/>
        </w:trPr>
        <w:tc>
          <w:tcPr>
            <w:tcW w:w="1220" w:type="dxa"/>
            <w:tcBorders>
              <w:top w:val="single" w:sz="8" w:space="0" w:color="auto"/>
            </w:tcBorders>
          </w:tcPr>
          <w:p w14:paraId="20AF6B28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Caprin1</w:t>
            </w:r>
          </w:p>
        </w:tc>
        <w:tc>
          <w:tcPr>
            <w:tcW w:w="2041" w:type="dxa"/>
            <w:tcBorders>
              <w:top w:val="single" w:sz="8" w:space="0" w:color="auto"/>
            </w:tcBorders>
          </w:tcPr>
          <w:p w14:paraId="04AE90DC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4677" w:type="dxa"/>
            <w:tcBorders>
              <w:top w:val="single" w:sz="8" w:space="0" w:color="auto"/>
            </w:tcBorders>
          </w:tcPr>
          <w:p w14:paraId="37F80BA8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reveal the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2127" w:type="dxa"/>
            <w:tcBorders>
              <w:top w:val="single" w:sz="8" w:space="0" w:color="auto"/>
            </w:tcBorders>
          </w:tcPr>
          <w:p w14:paraId="41E40DAA" w14:textId="2ED968E9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NDEzPC9SZWNOdW0+PERpc3BsYXlUZXh0PihTaGkgZXQgYWwuLCAyMDE5KTwvRGlzcGxheVRl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Gk8L0F1dGhvcj48WWVhcj4yMDE5PC9ZZWFyPjxSZWNO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Shi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2125DB3D" w14:textId="77777777" w:rsidTr="00202657">
        <w:trPr>
          <w:jc w:val="center"/>
        </w:trPr>
        <w:tc>
          <w:tcPr>
            <w:tcW w:w="1220" w:type="dxa"/>
          </w:tcPr>
          <w:p w14:paraId="732ED097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Cyclin E1</w:t>
            </w:r>
          </w:p>
        </w:tc>
        <w:tc>
          <w:tcPr>
            <w:tcW w:w="2041" w:type="dxa"/>
          </w:tcPr>
          <w:p w14:paraId="6605260B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77, Thr-395</w:t>
            </w:r>
          </w:p>
        </w:tc>
        <w:tc>
          <w:tcPr>
            <w:tcW w:w="4677" w:type="dxa"/>
          </w:tcPr>
          <w:p w14:paraId="6E915121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reveal the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2127" w:type="dxa"/>
          </w:tcPr>
          <w:p w14:paraId="57E256B9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KdTwvQXV0aG9yPjxZZWFyPjIwMTk8L1llYXI+PFJlY051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KdTwvQXV0aG9yPjxZZWFyPjIwMTk8L1llYXI+PFJlY051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Ju et al., 2019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B5ED863" w14:textId="77777777" w:rsidTr="00202657">
        <w:trPr>
          <w:jc w:val="center"/>
        </w:trPr>
        <w:tc>
          <w:tcPr>
            <w:tcW w:w="1220" w:type="dxa"/>
          </w:tcPr>
          <w:p w14:paraId="44587971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GFR</w:t>
            </w:r>
          </w:p>
        </w:tc>
        <w:tc>
          <w:tcPr>
            <w:tcW w:w="2041" w:type="dxa"/>
          </w:tcPr>
          <w:p w14:paraId="1137CC6E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48, Lys-63</w:t>
            </w:r>
          </w:p>
        </w:tc>
        <w:tc>
          <w:tcPr>
            <w:tcW w:w="4677" w:type="dxa"/>
          </w:tcPr>
          <w:p w14:paraId="24AA4C6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To reveal the development mechanism of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2127" w:type="dxa"/>
          </w:tcPr>
          <w:p w14:paraId="344237AE" w14:textId="75A726C3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91PC9BdXRob3I+PFllYXI+MjAyMjwvWWVhcj48UmVj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91PC9BdXRob3I+PFllYXI+MjAyMjwvWWVhcj48UmVj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Zhou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44805CB" w14:textId="77777777" w:rsidTr="00202657">
        <w:trPr>
          <w:jc w:val="center"/>
        </w:trPr>
        <w:tc>
          <w:tcPr>
            <w:tcW w:w="1220" w:type="dxa"/>
          </w:tcPr>
          <w:p w14:paraId="30A0476D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TAT4</w:t>
            </w:r>
          </w:p>
        </w:tc>
        <w:tc>
          <w:tcPr>
            <w:tcW w:w="2041" w:type="dxa"/>
          </w:tcPr>
          <w:p w14:paraId="0FE0E503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350</w:t>
            </w:r>
          </w:p>
        </w:tc>
        <w:tc>
          <w:tcPr>
            <w:tcW w:w="4677" w:type="dxa"/>
          </w:tcPr>
          <w:p w14:paraId="41BE5159" w14:textId="77777777" w:rsidR="007873CE" w:rsidRPr="00000F8D" w:rsidRDefault="007873CE" w:rsidP="00000F8D">
            <w:pPr>
              <w:pStyle w:val="hyh-"/>
              <w:ind w:rightChars="13" w:right="31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a target for targeted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therapy</w:t>
            </w:r>
          </w:p>
        </w:tc>
        <w:tc>
          <w:tcPr>
            <w:tcW w:w="2127" w:type="dxa"/>
          </w:tcPr>
          <w:p w14:paraId="3D439215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YaWFvPC9BdXRob3I+PFllYXI+MjAyMzwvWWVhcj48UmVj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YaWFvPC9BdXRob3I+PFllYXI+MjAyMzwvWWVhcj48UmVj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Xiao et al., 2023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26FE0AAF" w14:textId="77777777" w:rsidTr="00202657">
        <w:trPr>
          <w:jc w:val="center"/>
        </w:trPr>
        <w:tc>
          <w:tcPr>
            <w:tcW w:w="1220" w:type="dxa"/>
          </w:tcPr>
          <w:p w14:paraId="3A13389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HK2</w:t>
            </w:r>
          </w:p>
        </w:tc>
        <w:tc>
          <w:tcPr>
            <w:tcW w:w="2041" w:type="dxa"/>
          </w:tcPr>
          <w:p w14:paraId="0E6F4F74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315, Lys-492</w:t>
            </w:r>
          </w:p>
        </w:tc>
        <w:tc>
          <w:tcPr>
            <w:tcW w:w="4677" w:type="dxa"/>
          </w:tcPr>
          <w:p w14:paraId="5F47D102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A possible strategy to prevent chemotherapy resistance </w:t>
            </w:r>
            <w:r w:rsidRPr="00000F8D">
              <w:rPr>
                <w:rFonts w:cs="Times New Roman"/>
                <w:sz w:val="20"/>
                <w:szCs w:val="20"/>
              </w:rPr>
              <w:lastRenderedPageBreak/>
              <w:t>in prostate cancer is proposed</w:t>
            </w:r>
          </w:p>
        </w:tc>
        <w:tc>
          <w:tcPr>
            <w:tcW w:w="2127" w:type="dxa"/>
          </w:tcPr>
          <w:p w14:paraId="612A1896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TaGFuZ2d1YW48L0F1dGhvcj48WWVhcj4yMDIxPC9ZZWFy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gxMjwvcGFnZXM+PHZvbHVtZT4xMjwv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GFuZ2d1YW48L0F1dGhvcj48WWVhcj4yMDIxPC9ZZWFy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 xml:space="preserve">(Shangguan et al., </w:t>
            </w:r>
            <w:r w:rsidRPr="00000F8D">
              <w:rPr>
                <w:rFonts w:cs="Times New Roman"/>
                <w:noProof/>
                <w:sz w:val="20"/>
                <w:szCs w:val="20"/>
              </w:rPr>
              <w:lastRenderedPageBreak/>
              <w:t>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859D917" w14:textId="77777777" w:rsidTr="00202657">
        <w:trPr>
          <w:jc w:val="center"/>
        </w:trPr>
        <w:tc>
          <w:tcPr>
            <w:tcW w:w="1220" w:type="dxa"/>
          </w:tcPr>
          <w:p w14:paraId="7AECAD65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lastRenderedPageBreak/>
              <w:t>HDAC1</w:t>
            </w:r>
          </w:p>
          <w:p w14:paraId="64C4E304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041" w:type="dxa"/>
          </w:tcPr>
          <w:p w14:paraId="7045FCDF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444, Lys-476</w:t>
            </w:r>
          </w:p>
        </w:tc>
        <w:tc>
          <w:tcPr>
            <w:tcW w:w="4677" w:type="dxa"/>
          </w:tcPr>
          <w:p w14:paraId="4802F0D8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Uncover the mechanism of prostate cancer and create a new basis for targeted therapy</w:t>
            </w:r>
          </w:p>
        </w:tc>
        <w:tc>
          <w:tcPr>
            <w:tcW w:w="2127" w:type="dxa"/>
          </w:tcPr>
          <w:p w14:paraId="33DE75CC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W88L0F1dGhvcj48WWVhcj4yMDIyPC9ZZWFyPjxSZWNO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W88L0F1dGhvcj48WWVhcj4yMDIyPC9ZZWFyPjxSZWNO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Hao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2439D3F8" w14:textId="77777777" w:rsidTr="00202657">
        <w:trPr>
          <w:trHeight w:val="532"/>
          <w:jc w:val="center"/>
        </w:trPr>
        <w:tc>
          <w:tcPr>
            <w:tcW w:w="1220" w:type="dxa"/>
          </w:tcPr>
          <w:p w14:paraId="29EA3A39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c-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Myc</w:t>
            </w:r>
            <w:proofErr w:type="spellEnd"/>
          </w:p>
        </w:tc>
        <w:tc>
          <w:tcPr>
            <w:tcW w:w="2041" w:type="dxa"/>
          </w:tcPr>
          <w:p w14:paraId="19C861B8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Thr-7</w:t>
            </w:r>
            <w:r w:rsidRPr="00000F8D">
              <w:rPr>
                <w:rFonts w:cs="Times New Roman"/>
                <w:sz w:val="20"/>
                <w:szCs w:val="20"/>
              </w:rPr>
              <w:t>，</w:t>
            </w:r>
            <w:r w:rsidRPr="00000F8D">
              <w:rPr>
                <w:rFonts w:cs="Times New Roman"/>
                <w:sz w:val="20"/>
                <w:szCs w:val="20"/>
              </w:rPr>
              <w:t>Ser-77</w:t>
            </w:r>
          </w:p>
        </w:tc>
        <w:tc>
          <w:tcPr>
            <w:tcW w:w="4677" w:type="dxa"/>
          </w:tcPr>
          <w:p w14:paraId="37598E7C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a target for targeted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therapy</w:t>
            </w:r>
          </w:p>
        </w:tc>
        <w:tc>
          <w:tcPr>
            <w:tcW w:w="2127" w:type="dxa"/>
          </w:tcPr>
          <w:p w14:paraId="01BBFF32" w14:textId="4647A7CF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ZTwvQXV0aG9yPjxZZWFyPjIwMjE8L1llYXI+PFJlY051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ZTwvQXV0aG9yPjxZZWFyPjIwMjE8L1llYXI+PFJlY051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Ding et al., 2021; Ge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377D4AA" w14:textId="77777777" w:rsidTr="00202657">
        <w:trPr>
          <w:jc w:val="center"/>
        </w:trPr>
        <w:tc>
          <w:tcPr>
            <w:tcW w:w="1220" w:type="dxa"/>
          </w:tcPr>
          <w:p w14:paraId="59858A6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IX1</w:t>
            </w:r>
          </w:p>
        </w:tc>
        <w:tc>
          <w:tcPr>
            <w:tcW w:w="2041" w:type="dxa"/>
          </w:tcPr>
          <w:p w14:paraId="731BF3A0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4677" w:type="dxa"/>
          </w:tcPr>
          <w:p w14:paraId="125E2947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Development of a novel and effective strategy to treat CRPC</w:t>
            </w:r>
          </w:p>
        </w:tc>
        <w:tc>
          <w:tcPr>
            <w:tcW w:w="2127" w:type="dxa"/>
          </w:tcPr>
          <w:p w14:paraId="41624ED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FvPC9BdXRob3I+PFllYXI+MjAyMjwvWWVhcj48UmVj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aWFvPC9BdXRob3I+PFllYXI+MjAyMjwvWWVhcj48UmVj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Y. Liao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6AA2717D" w14:textId="77777777" w:rsidTr="00202657">
        <w:trPr>
          <w:jc w:val="center"/>
        </w:trPr>
        <w:tc>
          <w:tcPr>
            <w:tcW w:w="1220" w:type="dxa"/>
          </w:tcPr>
          <w:p w14:paraId="572664EF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PTEN</w:t>
            </w:r>
          </w:p>
        </w:tc>
        <w:tc>
          <w:tcPr>
            <w:tcW w:w="2041" w:type="dxa"/>
          </w:tcPr>
          <w:p w14:paraId="76FB034E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13</w:t>
            </w:r>
            <w:r w:rsidRPr="00000F8D">
              <w:rPr>
                <w:rFonts w:cs="Times New Roman"/>
                <w:sz w:val="20"/>
                <w:szCs w:val="20"/>
              </w:rPr>
              <w:t>，</w:t>
            </w:r>
            <w:r w:rsidRPr="00000F8D">
              <w:rPr>
                <w:rFonts w:cs="Times New Roman"/>
                <w:sz w:val="20"/>
                <w:szCs w:val="20"/>
              </w:rPr>
              <w:t>Lys-289</w:t>
            </w:r>
          </w:p>
        </w:tc>
        <w:tc>
          <w:tcPr>
            <w:tcW w:w="4677" w:type="dxa"/>
          </w:tcPr>
          <w:p w14:paraId="16BAC96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Elucidation of the origin and development mechanism of prostate cancer</w:t>
            </w:r>
          </w:p>
        </w:tc>
        <w:tc>
          <w:tcPr>
            <w:tcW w:w="2127" w:type="dxa"/>
          </w:tcPr>
          <w:p w14:paraId="16CDA793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ZW5nPC9BdXRob3I+PFllYXI+MjAyMTwvWWVhcj48UmVj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ZW5nPC9BdXRob3I+PFllYXI+MjAyMTwvWWVhcj48UmVj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Deng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0E5E04CF" w14:textId="77777777" w:rsidTr="00202657">
        <w:trPr>
          <w:jc w:val="center"/>
        </w:trPr>
        <w:tc>
          <w:tcPr>
            <w:tcW w:w="1220" w:type="dxa"/>
          </w:tcPr>
          <w:p w14:paraId="74E8C65D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CDKN1A</w:t>
            </w:r>
          </w:p>
        </w:tc>
        <w:tc>
          <w:tcPr>
            <w:tcW w:w="2041" w:type="dxa"/>
          </w:tcPr>
          <w:p w14:paraId="210EC497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er-2</w:t>
            </w:r>
          </w:p>
        </w:tc>
        <w:tc>
          <w:tcPr>
            <w:tcW w:w="4677" w:type="dxa"/>
          </w:tcPr>
          <w:p w14:paraId="4E98906C" w14:textId="77777777" w:rsidR="007873CE" w:rsidRPr="00000F8D" w:rsidRDefault="007873CE" w:rsidP="00000F8D">
            <w:pPr>
              <w:pStyle w:val="hyh-"/>
              <w:rPr>
                <w:rFonts w:eastAsia="等线"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new prognostic and therapeutic targets for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</w:p>
        </w:tc>
        <w:tc>
          <w:tcPr>
            <w:tcW w:w="2127" w:type="dxa"/>
          </w:tcPr>
          <w:p w14:paraId="4DE96895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Wk8L0F1dGhvcj48WWVhcj4yMDIxPC9ZZWFyPjxSZWNO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Wk8L0F1dGhvcj48WWVhcj4yMDIxPC9ZZWFyPjxSZWNO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Lai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50A28B26" w14:textId="77777777" w:rsidTr="00202657">
        <w:trPr>
          <w:jc w:val="center"/>
        </w:trPr>
        <w:tc>
          <w:tcPr>
            <w:tcW w:w="1220" w:type="dxa"/>
          </w:tcPr>
          <w:p w14:paraId="47EB2329" w14:textId="77777777" w:rsidR="007873CE" w:rsidRPr="00000F8D" w:rsidRDefault="007873CE" w:rsidP="00000F8D">
            <w:pPr>
              <w:pStyle w:val="hyh-"/>
              <w:rPr>
                <w:rFonts w:eastAsia="等线" w:cs="Times New Roman"/>
                <w:b/>
                <w:bCs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100A9</w:t>
            </w:r>
          </w:p>
        </w:tc>
        <w:tc>
          <w:tcPr>
            <w:tcW w:w="2041" w:type="dxa"/>
          </w:tcPr>
          <w:p w14:paraId="22B0AAF2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4677" w:type="dxa"/>
          </w:tcPr>
          <w:p w14:paraId="6E9AD197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Providing a target for targeted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therapy</w:t>
            </w:r>
          </w:p>
        </w:tc>
        <w:tc>
          <w:tcPr>
            <w:tcW w:w="2127" w:type="dxa"/>
          </w:tcPr>
          <w:p w14:paraId="4467793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I8L1llYXI+PFJl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uZzwvQXV0aG9yPjxZZWFyPjIwMjI8L1llYXI+PFJl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Y. Zhang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5D6CFBFC" w14:textId="77777777" w:rsidTr="00202657">
        <w:trPr>
          <w:jc w:val="center"/>
        </w:trPr>
        <w:tc>
          <w:tcPr>
            <w:tcW w:w="1220" w:type="dxa"/>
          </w:tcPr>
          <w:p w14:paraId="06C10BEC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R/</w:t>
            </w:r>
          </w:p>
          <w:p w14:paraId="36F30B6A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AR-V7</w:t>
            </w:r>
          </w:p>
        </w:tc>
        <w:tc>
          <w:tcPr>
            <w:tcW w:w="2041" w:type="dxa"/>
          </w:tcPr>
          <w:p w14:paraId="2509C191" w14:textId="77777777" w:rsidR="007873CE" w:rsidRPr="00000F8D" w:rsidRDefault="007873CE" w:rsidP="00000F8D">
            <w:pPr>
              <w:spacing w:line="360" w:lineRule="auto"/>
              <w:jc w:val="both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48</w:t>
            </w:r>
          </w:p>
          <w:p w14:paraId="0253AC46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4677" w:type="dxa"/>
          </w:tcPr>
          <w:p w14:paraId="5F04AFAD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Uncover the mechanism of prostate cancer and create a new basis for clinical diagnosis and targeted therapy</w:t>
            </w:r>
          </w:p>
        </w:tc>
        <w:tc>
          <w:tcPr>
            <w:tcW w:w="2127" w:type="dxa"/>
          </w:tcPr>
          <w:p w14:paraId="51D46D2B" w14:textId="6B24A0C8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xPC9ZZWFyPjxSZWNO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xPC9ZZWFyPjxSZWNO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L. Gao et al., 2021; Liu et al., 2021; S. Lv et al., 2021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5E942EDE" w14:textId="77777777" w:rsidTr="00202657">
        <w:trPr>
          <w:jc w:val="center"/>
        </w:trPr>
        <w:tc>
          <w:tcPr>
            <w:tcW w:w="1220" w:type="dxa"/>
          </w:tcPr>
          <w:p w14:paraId="390BEBEE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RAB1A</w:t>
            </w:r>
          </w:p>
        </w:tc>
        <w:tc>
          <w:tcPr>
            <w:tcW w:w="2041" w:type="dxa"/>
          </w:tcPr>
          <w:p w14:paraId="1966ED31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/</w:t>
            </w:r>
          </w:p>
        </w:tc>
        <w:tc>
          <w:tcPr>
            <w:tcW w:w="4677" w:type="dxa"/>
          </w:tcPr>
          <w:p w14:paraId="1CA64193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GOL2 promotes prostate cancer progression by inhibiting ubiquitination of RAB1A</w:t>
            </w:r>
          </w:p>
        </w:tc>
        <w:tc>
          <w:tcPr>
            <w:tcW w:w="2127" w:type="dxa"/>
          </w:tcPr>
          <w:p w14:paraId="312E76E6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djwvQXV0aG9yPjxZZWFyPjIwMjI8L1llYXI+PFJlY051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djwvQXV0aG9yPjxZZWFyPjIwMjI8L1llYXI+PFJlY051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</w:fldData>
              </w:fldChar>
            </w:r>
            <w:r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Pr="00000F8D">
              <w:rPr>
                <w:rFonts w:cs="Times New Roman"/>
                <w:noProof/>
                <w:sz w:val="20"/>
                <w:szCs w:val="20"/>
              </w:rPr>
              <w:t>(T. Lv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873CE" w:rsidRPr="00000F8D" w14:paraId="7CC100F1" w14:textId="77777777" w:rsidTr="00202657">
        <w:trPr>
          <w:jc w:val="center"/>
        </w:trPr>
        <w:tc>
          <w:tcPr>
            <w:tcW w:w="1220" w:type="dxa"/>
            <w:tcBorders>
              <w:bottom w:val="single" w:sz="12" w:space="0" w:color="auto"/>
            </w:tcBorders>
          </w:tcPr>
          <w:p w14:paraId="75D6E844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Smad4</w:t>
            </w:r>
          </w:p>
        </w:tc>
        <w:tc>
          <w:tcPr>
            <w:tcW w:w="2041" w:type="dxa"/>
            <w:tcBorders>
              <w:bottom w:val="single" w:sz="12" w:space="0" w:color="auto"/>
            </w:tcBorders>
          </w:tcPr>
          <w:p w14:paraId="50996EF0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>Lys-519</w:t>
            </w:r>
          </w:p>
        </w:tc>
        <w:tc>
          <w:tcPr>
            <w:tcW w:w="4677" w:type="dxa"/>
            <w:tcBorders>
              <w:bottom w:val="single" w:sz="12" w:space="0" w:color="auto"/>
            </w:tcBorders>
          </w:tcPr>
          <w:p w14:paraId="2941DF4E" w14:textId="77777777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t xml:space="preserve">It offers a potential therapeutic strategy for advanced </w:t>
            </w:r>
            <w:proofErr w:type="spellStart"/>
            <w:r w:rsidRPr="00000F8D">
              <w:rPr>
                <w:rFonts w:cs="Times New Roman"/>
                <w:sz w:val="20"/>
                <w:szCs w:val="20"/>
              </w:rPr>
              <w:t>PCa</w:t>
            </w:r>
            <w:proofErr w:type="spellEnd"/>
            <w:r w:rsidRPr="00000F8D">
              <w:rPr>
                <w:rFonts w:cs="Times New Roman"/>
                <w:sz w:val="20"/>
                <w:szCs w:val="20"/>
              </w:rPr>
              <w:t xml:space="preserve"> treatment</w:t>
            </w:r>
          </w:p>
        </w:tc>
        <w:tc>
          <w:tcPr>
            <w:tcW w:w="2127" w:type="dxa"/>
            <w:tcBorders>
              <w:bottom w:val="single" w:sz="12" w:space="0" w:color="auto"/>
            </w:tcBorders>
          </w:tcPr>
          <w:p w14:paraId="5F207F50" w14:textId="56430E86" w:rsidR="007873CE" w:rsidRPr="00000F8D" w:rsidRDefault="007873CE" w:rsidP="00000F8D">
            <w:pPr>
              <w:pStyle w:val="hyh-"/>
              <w:rPr>
                <w:rFonts w:cs="Times New Roman"/>
                <w:sz w:val="20"/>
                <w:szCs w:val="20"/>
              </w:rPr>
            </w:pPr>
            <w:r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yPC9ZZWFyPjxSZWNO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W88L0F1dGhvcj48WWVhcj4yMDIyPC9ZZWFyPjxSZWNO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=
</w:fldData>
              </w:fldChar>
            </w:r>
            <w:r w:rsidR="00830E7E" w:rsidRPr="00000F8D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830E7E" w:rsidRPr="00000F8D">
              <w:rPr>
                <w:rFonts w:cs="Times New Roman"/>
                <w:sz w:val="20"/>
                <w:szCs w:val="20"/>
              </w:rPr>
            </w:r>
            <w:r w:rsidR="00830E7E" w:rsidRPr="00000F8D">
              <w:rPr>
                <w:rFonts w:cs="Times New Roman"/>
                <w:sz w:val="20"/>
                <w:szCs w:val="20"/>
              </w:rPr>
              <w:fldChar w:fldCharType="end"/>
            </w:r>
            <w:r w:rsidRPr="00000F8D">
              <w:rPr>
                <w:rFonts w:cs="Times New Roman"/>
                <w:sz w:val="20"/>
                <w:szCs w:val="20"/>
              </w:rPr>
            </w:r>
            <w:r w:rsidRPr="00000F8D">
              <w:rPr>
                <w:rFonts w:cs="Times New Roman"/>
                <w:sz w:val="20"/>
                <w:szCs w:val="20"/>
              </w:rPr>
              <w:fldChar w:fldCharType="separate"/>
            </w:r>
            <w:r w:rsidR="00830E7E" w:rsidRPr="00000F8D">
              <w:rPr>
                <w:rFonts w:cs="Times New Roman"/>
                <w:noProof/>
                <w:sz w:val="20"/>
                <w:szCs w:val="20"/>
              </w:rPr>
              <w:t>(Gao et al., 2022)</w:t>
            </w:r>
            <w:r w:rsidRPr="00000F8D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p w14:paraId="27935353" w14:textId="099D0973" w:rsidR="00830E7E" w:rsidRPr="00000F8D" w:rsidRDefault="00830E7E" w:rsidP="00000F8D">
      <w:pPr>
        <w:pStyle w:val="1"/>
        <w:numPr>
          <w:ilvl w:val="0"/>
          <w:numId w:val="0"/>
        </w:numPr>
        <w:spacing w:line="480" w:lineRule="auto"/>
        <w:ind w:left="567" w:hanging="567"/>
        <w:jc w:val="both"/>
        <w:rPr>
          <w:sz w:val="20"/>
          <w:szCs w:val="20"/>
        </w:rPr>
      </w:pPr>
      <w:bookmarkStart w:id="1" w:name="_Hlk143878679"/>
      <w:r w:rsidRPr="00000F8D">
        <w:rPr>
          <w:sz w:val="20"/>
          <w:szCs w:val="20"/>
        </w:rPr>
        <w:t xml:space="preserve">References </w:t>
      </w:r>
      <w:bookmarkEnd w:id="1"/>
    </w:p>
    <w:p w14:paraId="7546905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fldChar w:fldCharType="begin"/>
      </w:r>
      <w:r w:rsidRPr="00000F8D">
        <w:rPr>
          <w:sz w:val="20"/>
          <w:szCs w:val="20"/>
        </w:rPr>
        <w:instrText xml:space="preserve"> ADDIN EN.REFLIST </w:instrText>
      </w:r>
      <w:r w:rsidRPr="00000F8D">
        <w:rPr>
          <w:sz w:val="20"/>
          <w:szCs w:val="20"/>
        </w:rPr>
        <w:fldChar w:fldCharType="separate"/>
      </w:r>
      <w:r w:rsidRPr="00000F8D">
        <w:rPr>
          <w:sz w:val="20"/>
          <w:szCs w:val="20"/>
        </w:rPr>
        <w:t xml:space="preserve">Babaei, G., Khadem Ansari, M. H., Aziz, S. G., &amp; Bazl, M. R. (2020). Alantolactone inhibits stem-like cell phenotype, chemoresistance and metastasis in PC3 cells through STAT3 signaling pathway. </w:t>
      </w:r>
      <w:r w:rsidRPr="00000F8D">
        <w:rPr>
          <w:i/>
          <w:sz w:val="20"/>
          <w:szCs w:val="20"/>
        </w:rPr>
        <w:t>Res Pharm Sci, 15</w:t>
      </w:r>
      <w:r w:rsidRPr="00000F8D">
        <w:rPr>
          <w:sz w:val="20"/>
          <w:szCs w:val="20"/>
        </w:rPr>
        <w:t>(6), 551-562. doi:10.4103/1735-5362.301340</w:t>
      </w:r>
    </w:p>
    <w:p w14:paraId="5B28FFB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Barboro, P., Benelli, R., Tosetti, F., Costa, D., Capaia, M., Astigiano, S., . . . Ferrari, N. (2020). Aspartate β-hydroxylase targeting in castration-resistant prostate cancer modulates the NOTCH/HIF1α/GSK3β crosstalk. </w:t>
      </w:r>
      <w:r w:rsidRPr="00000F8D">
        <w:rPr>
          <w:i/>
          <w:sz w:val="20"/>
          <w:szCs w:val="20"/>
        </w:rPr>
        <w:t>Carcinogenesis, 41</w:t>
      </w:r>
      <w:r w:rsidRPr="00000F8D">
        <w:rPr>
          <w:sz w:val="20"/>
          <w:szCs w:val="20"/>
        </w:rPr>
        <w:t>(9), 1246-1252. doi:10.1093/carcin/bgaa053</w:t>
      </w:r>
    </w:p>
    <w:p w14:paraId="0E18A53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Bonacini, M., Negri, A., Davalli, P., Naponelli, V., Ramazzina, I., Lenzi, C., . . . Rizzi, F. (2019). Clusterin Silencing in Prostate Cancer Induces Matrix Metalloproteinases by an NF-κB-Dependent Mechanism. </w:t>
      </w:r>
      <w:r w:rsidRPr="00000F8D">
        <w:rPr>
          <w:i/>
          <w:sz w:val="20"/>
          <w:szCs w:val="20"/>
        </w:rPr>
        <w:t>J Oncol, 2019</w:t>
      </w:r>
      <w:r w:rsidRPr="00000F8D">
        <w:rPr>
          <w:sz w:val="20"/>
          <w:szCs w:val="20"/>
        </w:rPr>
        <w:t>, 4081624. doi:10.1155/2019/4081624</w:t>
      </w:r>
    </w:p>
    <w:p w14:paraId="1BEB4F66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lastRenderedPageBreak/>
        <w:t xml:space="preserve">Borel, M., Lollo, G., Magne, D., Buchet, R., Brizuela, L., &amp; Mebarek, S. (2020). Prostate cancer-derived exosomes promote osteoblast differentiation and activity through phospholipase D2. </w:t>
      </w:r>
      <w:r w:rsidRPr="00000F8D">
        <w:rPr>
          <w:i/>
          <w:sz w:val="20"/>
          <w:szCs w:val="20"/>
        </w:rPr>
        <w:t>Biochim Biophys Acta Mol Basis Dis, 1866</w:t>
      </w:r>
      <w:r w:rsidRPr="00000F8D">
        <w:rPr>
          <w:sz w:val="20"/>
          <w:szCs w:val="20"/>
        </w:rPr>
        <w:t>(12), 165919. doi:10.1016/j.bbadis.2020.165919</w:t>
      </w:r>
    </w:p>
    <w:p w14:paraId="34F8215A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Cai, C., Zhang, M., Liu, L., Zhang, H., Guo, Y., Lan, T., . . . Li, S. (2022). ADAM10-cleaved ephrin-A5 contributes to prostate cancer metastasis. </w:t>
      </w:r>
      <w:r w:rsidRPr="00000F8D">
        <w:rPr>
          <w:i/>
          <w:sz w:val="20"/>
          <w:szCs w:val="20"/>
        </w:rPr>
        <w:t>Cell Death Dis, 13</w:t>
      </w:r>
      <w:r w:rsidRPr="00000F8D">
        <w:rPr>
          <w:sz w:val="20"/>
          <w:szCs w:val="20"/>
        </w:rPr>
        <w:t>(5), 453. doi:10.1038/s41419-022-04893-8</w:t>
      </w:r>
    </w:p>
    <w:p w14:paraId="4D134186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Chang, M., Zhu, D., Chen, Y., Zhang, W., Liu, X., Li, X. L., . . . Guo, H. (2021). Total Flavonoids of Litchi Seed Attenuate Prostate Cancer Progression Via Inhibiting AKT/mTOR and NF-kB Signaling Pathways. </w:t>
      </w:r>
      <w:r w:rsidRPr="00000F8D">
        <w:rPr>
          <w:i/>
          <w:sz w:val="20"/>
          <w:szCs w:val="20"/>
        </w:rPr>
        <w:t>Front Pharmacol, 12</w:t>
      </w:r>
      <w:r w:rsidRPr="00000F8D">
        <w:rPr>
          <w:sz w:val="20"/>
          <w:szCs w:val="20"/>
        </w:rPr>
        <w:t>, 758219. doi:10.3389/fphar.2021.758219</w:t>
      </w:r>
    </w:p>
    <w:p w14:paraId="1418D865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Chen, A. N., Luo, Y., Yang, Y. H., Fu, J. T., Geng, X. M., Shi, J. P., &amp; Yang, J. (2021). Lactylation, a Novel Metabolic Reprogramming Code: Current Status and Prospects. </w:t>
      </w:r>
      <w:r w:rsidRPr="00000F8D">
        <w:rPr>
          <w:i/>
          <w:sz w:val="20"/>
          <w:szCs w:val="20"/>
        </w:rPr>
        <w:t>Front Immunol, 12</w:t>
      </w:r>
      <w:r w:rsidRPr="00000F8D">
        <w:rPr>
          <w:sz w:val="20"/>
          <w:szCs w:val="20"/>
        </w:rPr>
        <w:t>, 688910. doi:10.3389/fimmu.2021.688910</w:t>
      </w:r>
    </w:p>
    <w:p w14:paraId="6DC56F9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Chen, X., Luo, Z., Liu, X., Li, X., Li, Q., Zhang, W., . . . Guo, H. (2022). Marsdenia tenacissima (Roxb.) Moon injection exerts a potential anti-tumor effect in prostate cancer through inhibiting ErbB2-GSK3β-HIF1α signaling axis. </w:t>
      </w:r>
      <w:r w:rsidRPr="00000F8D">
        <w:rPr>
          <w:i/>
          <w:sz w:val="20"/>
          <w:szCs w:val="20"/>
        </w:rPr>
        <w:t>J Ethnopharmacol, 295</w:t>
      </w:r>
      <w:r w:rsidRPr="00000F8D">
        <w:rPr>
          <w:sz w:val="20"/>
          <w:szCs w:val="20"/>
        </w:rPr>
        <w:t>, 115381. doi:10.1016/j.jep.2022.115381</w:t>
      </w:r>
    </w:p>
    <w:p w14:paraId="5A3E201E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Cheng, L., He, Q., Liu, B., Chen, L., Lv, F., Li, X., . . . Xing, Y. (2023). SGK2 promotes prostate cancer metastasis by inhibiting ferroptosis via upregulating GPX4. </w:t>
      </w:r>
      <w:r w:rsidRPr="00000F8D">
        <w:rPr>
          <w:i/>
          <w:sz w:val="20"/>
          <w:szCs w:val="20"/>
        </w:rPr>
        <w:t>Cell Death Dis, 14</w:t>
      </w:r>
      <w:r w:rsidRPr="00000F8D">
        <w:rPr>
          <w:sz w:val="20"/>
          <w:szCs w:val="20"/>
        </w:rPr>
        <w:t>(1), 74. doi:10.1038/s41419-023-05614-5</w:t>
      </w:r>
    </w:p>
    <w:p w14:paraId="7936637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Deng, R., Guo, Y., Li, L., He, J., Qiang, Z., Zhang, H., . . . Yu, J. (2021). BAP1 suppresses prostate cancer progression by deubiquitinating and stabilizing PTEN. </w:t>
      </w:r>
      <w:r w:rsidRPr="00000F8D">
        <w:rPr>
          <w:i/>
          <w:sz w:val="20"/>
          <w:szCs w:val="20"/>
        </w:rPr>
        <w:t>Mol Oncol, 15</w:t>
      </w:r>
      <w:r w:rsidRPr="00000F8D">
        <w:rPr>
          <w:sz w:val="20"/>
          <w:szCs w:val="20"/>
        </w:rPr>
        <w:t>(1), 279-298. doi:10.1002/1878-0261.12844</w:t>
      </w:r>
    </w:p>
    <w:p w14:paraId="2D8A539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Ding, T., Zhu, Y., Jin, H., Zhang, P., Guo, J., &amp; Zheng, J. (2021). Circular RNA circ_0057558 Controls Prostate Cancer Cell Proliferation Through Regulating miR-206/USP33/c-Myc Axis. </w:t>
      </w:r>
      <w:r w:rsidRPr="00000F8D">
        <w:rPr>
          <w:i/>
          <w:sz w:val="20"/>
          <w:szCs w:val="20"/>
        </w:rPr>
        <w:t>Front Cell Dev Biol, 9</w:t>
      </w:r>
      <w:r w:rsidRPr="00000F8D">
        <w:rPr>
          <w:sz w:val="20"/>
          <w:szCs w:val="20"/>
        </w:rPr>
        <w:t>, 644397. doi:10.3389/fcell.2021.644397</w:t>
      </w:r>
    </w:p>
    <w:p w14:paraId="6AF87A8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Fan, J., Fan, Y., Wang, X., Niu, L., Duan, L., Yang, J., . . . Luo, C. (2019). PLCε regulates prostate cancer mitochondrial oxidative metabolism and migration via upregulation of Twist1. </w:t>
      </w:r>
      <w:r w:rsidRPr="00000F8D">
        <w:rPr>
          <w:i/>
          <w:sz w:val="20"/>
          <w:szCs w:val="20"/>
        </w:rPr>
        <w:t>J Exp Clin Cancer Res, 38</w:t>
      </w:r>
      <w:r w:rsidRPr="00000F8D">
        <w:rPr>
          <w:sz w:val="20"/>
          <w:szCs w:val="20"/>
        </w:rPr>
        <w:t>(1), 337. doi:10.1186/s13046-019-1323-8</w:t>
      </w:r>
    </w:p>
    <w:p w14:paraId="4A18F421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Fang, F., Li, Q., Wu, M., Nie, C., Xu, H., &amp; Wang, L. (2020). CD147 promotes epithelial-mesenchymal transition of prostate cancer cells via the Wnt/β-catenin pathway. </w:t>
      </w:r>
      <w:r w:rsidRPr="00000F8D">
        <w:rPr>
          <w:i/>
          <w:sz w:val="20"/>
          <w:szCs w:val="20"/>
        </w:rPr>
        <w:t>Exp Ther Med, 20</w:t>
      </w:r>
      <w:r w:rsidRPr="00000F8D">
        <w:rPr>
          <w:sz w:val="20"/>
          <w:szCs w:val="20"/>
        </w:rPr>
        <w:t>(4), 3154-3160. doi:10.3892/etm.2020.9058</w:t>
      </w:r>
    </w:p>
    <w:p w14:paraId="3D21F7DE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Fu, Y., Cao, T., Zou, X., Ye, Y., Liu, Y., Peng, Y., . . . Li, X. (2023). AKT1 regulates UHRF1 protein stability and promotes the resistance to abiraterone in prostate cancer. </w:t>
      </w:r>
      <w:r w:rsidRPr="00000F8D">
        <w:rPr>
          <w:i/>
          <w:sz w:val="20"/>
          <w:szCs w:val="20"/>
        </w:rPr>
        <w:t>Oncogenesis, 12</w:t>
      </w:r>
      <w:r w:rsidRPr="00000F8D">
        <w:rPr>
          <w:sz w:val="20"/>
          <w:szCs w:val="20"/>
        </w:rPr>
        <w:t>(1), 1. doi:10.1038/s41389-022-00446-y</w:t>
      </w:r>
    </w:p>
    <w:p w14:paraId="13F86BA2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Gao, L., Zhang, W., Zhang, J., Liu, J., Sun, F., Liu, H., . . . Han, B. (2021). KIF15-Mediated Stabilization of AR and AR-V7 Contributes to Enzalutamide Resistance in Prostate Cancer. </w:t>
      </w:r>
      <w:r w:rsidRPr="00000F8D">
        <w:rPr>
          <w:i/>
          <w:sz w:val="20"/>
          <w:szCs w:val="20"/>
        </w:rPr>
        <w:t>Cancer Res, 81</w:t>
      </w:r>
      <w:r w:rsidRPr="00000F8D">
        <w:rPr>
          <w:sz w:val="20"/>
          <w:szCs w:val="20"/>
        </w:rPr>
        <w:t>(4), 1026-1039. doi:10.1158/0008-5472.Can-20-1965</w:t>
      </w:r>
    </w:p>
    <w:p w14:paraId="03CB33D5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Gao, P., Hao, J. L., Xie, Q. W., Han, G. Q., Xu, B. B., Hu, H., . . . Dong, X. M. (2022). PELO facilitates PLK1-induced the ubiquitination and degradation of Smad4 and promotes the progression of prostate cancer. </w:t>
      </w:r>
      <w:r w:rsidRPr="00000F8D">
        <w:rPr>
          <w:i/>
          <w:sz w:val="20"/>
          <w:szCs w:val="20"/>
        </w:rPr>
        <w:t>Oncogene, 41</w:t>
      </w:r>
      <w:r w:rsidRPr="00000F8D">
        <w:rPr>
          <w:sz w:val="20"/>
          <w:szCs w:val="20"/>
        </w:rPr>
        <w:t>(21), 2945-2957. doi:10.1038/s41388-022-02316-8</w:t>
      </w:r>
    </w:p>
    <w:p w14:paraId="00B7D7C6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lastRenderedPageBreak/>
        <w:t xml:space="preserve">Gao, X., Liang, J., Wang, L., Zhang, Z., Yuan, P., Wang, J., . . . Liu, X. (2021). Phosphorylation of the androgen receptor at Ser81 is co-sustained by CDK1 and CDK9 and leads to AR-mediated transactivation in prostate cancer. </w:t>
      </w:r>
      <w:r w:rsidRPr="00000F8D">
        <w:rPr>
          <w:i/>
          <w:sz w:val="20"/>
          <w:szCs w:val="20"/>
        </w:rPr>
        <w:t>Mol Oncol, 15</w:t>
      </w:r>
      <w:r w:rsidRPr="00000F8D">
        <w:rPr>
          <w:sz w:val="20"/>
          <w:szCs w:val="20"/>
        </w:rPr>
        <w:t>(7), 1901-1920. doi:10.1002/1878-0261.12968</w:t>
      </w:r>
    </w:p>
    <w:p w14:paraId="7F8B5DC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Ge, J., Yu, W., Li, J., Ma, H., Wang, P., Zhou, Y., . . . Shi, G. (2021). USP16 regulates castration-resistant prostate cancer cell proliferation by deubiquitinating and stablizing c-Myc. </w:t>
      </w:r>
      <w:r w:rsidRPr="00000F8D">
        <w:rPr>
          <w:i/>
          <w:sz w:val="20"/>
          <w:szCs w:val="20"/>
        </w:rPr>
        <w:t>J Exp Clin Cancer Res, 40</w:t>
      </w:r>
      <w:r w:rsidRPr="00000F8D">
        <w:rPr>
          <w:sz w:val="20"/>
          <w:szCs w:val="20"/>
        </w:rPr>
        <w:t>(1), 59. doi:10.1186/s13046-021-01843-8</w:t>
      </w:r>
    </w:p>
    <w:p w14:paraId="7B35CE52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Gheghiani, L., Shang, S., &amp; Fu, Z. (2020). Targeting the PLK1-FOXO1 pathway as a novel therapeutic approach for treating advanced prostate cancer. </w:t>
      </w:r>
      <w:r w:rsidRPr="00000F8D">
        <w:rPr>
          <w:i/>
          <w:sz w:val="20"/>
          <w:szCs w:val="20"/>
        </w:rPr>
        <w:t>Sci Rep, 10</w:t>
      </w:r>
      <w:r w:rsidRPr="00000F8D">
        <w:rPr>
          <w:sz w:val="20"/>
          <w:szCs w:val="20"/>
        </w:rPr>
        <w:t>(1), 12327. doi:10.1038/s41598-020-69338-8</w:t>
      </w:r>
    </w:p>
    <w:p w14:paraId="380F3423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Han, D. S., Lee, H. J., &amp; Lee, E. O. (2022). Resveratrol suppresses serum-induced vasculogenic mimicry through impairing the EphA2/twist-VE-cadherin/AKT pathway in human prostate cancer PC-3 cells. </w:t>
      </w:r>
      <w:r w:rsidRPr="00000F8D">
        <w:rPr>
          <w:i/>
          <w:sz w:val="20"/>
          <w:szCs w:val="20"/>
        </w:rPr>
        <w:t>Sci Rep, 12</w:t>
      </w:r>
      <w:r w:rsidRPr="00000F8D">
        <w:rPr>
          <w:sz w:val="20"/>
          <w:szCs w:val="20"/>
        </w:rPr>
        <w:t>(1), 20125. doi:10.1038/s41598-022-24414-z</w:t>
      </w:r>
    </w:p>
    <w:p w14:paraId="371F102C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Hao, L., Dong, Y., Zhang, J. J., He, H. G., Chen, J. G., Zhang, S. Q., . . . Shi, Z. D. (2022). Melatonin decreases androgen-sensitive prostate cancer growth by suppressing SENP1 expression. </w:t>
      </w:r>
      <w:r w:rsidRPr="00000F8D">
        <w:rPr>
          <w:i/>
          <w:sz w:val="20"/>
          <w:szCs w:val="20"/>
        </w:rPr>
        <w:t>Transl Androl Urol, 11</w:t>
      </w:r>
      <w:r w:rsidRPr="00000F8D">
        <w:rPr>
          <w:sz w:val="20"/>
          <w:szCs w:val="20"/>
        </w:rPr>
        <w:t>(1), 91-103. doi:10.21037/tau-21-1110</w:t>
      </w:r>
    </w:p>
    <w:p w14:paraId="0F1F5E8D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He, S., Yang, J., Hong, S., Huang, H., Zhu, Q., Ye, L., . . . Gao, Y. (2020). Dioscin Promotes Prostate Cancer Cell Apoptosis and Inhibits Cell Invasion by Increasing SHP1 Phosphorylation and Suppressing the Subsequent MAPK Signaling Pathway. </w:t>
      </w:r>
      <w:r w:rsidRPr="00000F8D">
        <w:rPr>
          <w:i/>
          <w:sz w:val="20"/>
          <w:szCs w:val="20"/>
        </w:rPr>
        <w:t>Front Pharmacol, 11</w:t>
      </w:r>
      <w:r w:rsidRPr="00000F8D">
        <w:rPr>
          <w:sz w:val="20"/>
          <w:szCs w:val="20"/>
        </w:rPr>
        <w:t>, 1099. doi:10.3389/fphar.2020.01099</w:t>
      </w:r>
    </w:p>
    <w:p w14:paraId="7DB7653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Henderson, V. M., Hawsawi, O., Burton, L. J., Campbell, T., Trice, K., Dougan, J., . . . Odero-Marah, V. A. (2019). Cancer-bone microenvironmental interactions promotes STAT3 signaling. </w:t>
      </w:r>
      <w:r w:rsidRPr="00000F8D">
        <w:rPr>
          <w:i/>
          <w:sz w:val="20"/>
          <w:szCs w:val="20"/>
        </w:rPr>
        <w:t>Mol Carcinog, 58</w:t>
      </w:r>
      <w:r w:rsidRPr="00000F8D">
        <w:rPr>
          <w:sz w:val="20"/>
          <w:szCs w:val="20"/>
        </w:rPr>
        <w:t>(8), 1349-1361. doi:10.1002/mc.23019</w:t>
      </w:r>
    </w:p>
    <w:p w14:paraId="00468CE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Jakobsson, M. E. (2021). Enzymology and significance of protein histidine methylation. </w:t>
      </w:r>
      <w:r w:rsidRPr="00000F8D">
        <w:rPr>
          <w:i/>
          <w:sz w:val="20"/>
          <w:szCs w:val="20"/>
        </w:rPr>
        <w:t>J Biol Chem, 297</w:t>
      </w:r>
      <w:r w:rsidRPr="00000F8D">
        <w:rPr>
          <w:sz w:val="20"/>
          <w:szCs w:val="20"/>
        </w:rPr>
        <w:t>(4), 101130. doi:10.1016/j.jbc.2021.101130</w:t>
      </w:r>
    </w:p>
    <w:p w14:paraId="5A06705C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Jensen, C. C., Clements, A. N., Liou, H., Ball, L. E., Bethard, J. R., Langlais, P. R., . . . Warfel, N. A. (2023). PIM1 phosphorylates ABI2 to enhance actin dynamics and promote tumor invasion. </w:t>
      </w:r>
      <w:r w:rsidRPr="00000F8D">
        <w:rPr>
          <w:i/>
          <w:sz w:val="20"/>
          <w:szCs w:val="20"/>
        </w:rPr>
        <w:t>J Cell Biol, 222</w:t>
      </w:r>
      <w:r w:rsidRPr="00000F8D">
        <w:rPr>
          <w:sz w:val="20"/>
          <w:szCs w:val="20"/>
        </w:rPr>
        <w:t>(6). doi:10.1083/jcb.202208136</w:t>
      </w:r>
    </w:p>
    <w:p w14:paraId="6A09E81C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Ju, L. G., Zhu, Y., Long, Q. Y., Li, X. J., Lin, X., Tang, S. B., . . . Wu, M. (2019). SPOP suppresses prostate cancer through regulation of CYCLIN E1 stability. </w:t>
      </w:r>
      <w:r w:rsidRPr="00000F8D">
        <w:rPr>
          <w:i/>
          <w:sz w:val="20"/>
          <w:szCs w:val="20"/>
        </w:rPr>
        <w:t>Cell Death Differ, 26</w:t>
      </w:r>
      <w:r w:rsidRPr="00000F8D">
        <w:rPr>
          <w:sz w:val="20"/>
          <w:szCs w:val="20"/>
        </w:rPr>
        <w:t>(6), 1156-1168. doi:10.1038/s41418-018-0198-0</w:t>
      </w:r>
    </w:p>
    <w:p w14:paraId="082B9A93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Kuo, Y. Y., Huo, C., Lin, C. Y., Lin, H. P., Liu, J. S., Wang, W. C., . . . Chuu, C. P. (2019). Caffeic acid phenethyl ester suppresses androgen receptor signaling and stability via inhibition of phosphorylation on Ser81 and Ser213. </w:t>
      </w:r>
      <w:r w:rsidRPr="00000F8D">
        <w:rPr>
          <w:i/>
          <w:sz w:val="20"/>
          <w:szCs w:val="20"/>
        </w:rPr>
        <w:t>Cell Commun Signal, 17</w:t>
      </w:r>
      <w:r w:rsidRPr="00000F8D">
        <w:rPr>
          <w:sz w:val="20"/>
          <w:szCs w:val="20"/>
        </w:rPr>
        <w:t>(1), 100. doi:10.1186/s12964-019-0404-9</w:t>
      </w:r>
    </w:p>
    <w:p w14:paraId="35F65F83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Kwan, H. Y., Liu, B., Huang, C., Fatima, S., Su, T., Zhao, X., . . . Bian, Z. (2019). Signal transducer and activator of transcription-3 drives the high-fat diet-associated prostate cancer growth. </w:t>
      </w:r>
      <w:r w:rsidRPr="00000F8D">
        <w:rPr>
          <w:i/>
          <w:sz w:val="20"/>
          <w:szCs w:val="20"/>
        </w:rPr>
        <w:t>Cell Death Dis, 10</w:t>
      </w:r>
      <w:r w:rsidRPr="00000F8D">
        <w:rPr>
          <w:sz w:val="20"/>
          <w:szCs w:val="20"/>
        </w:rPr>
        <w:t>(9), 637. doi:10.1038/s41419-019-1842-4</w:t>
      </w:r>
    </w:p>
    <w:p w14:paraId="1491B70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ai, W., Zhu, W., Xiao, C., Li, X., Wang, Y., Han, Y., . . . Wen, X. (2021). HJURP promotes proliferation in prostate cancer cells through increasing CDKN1A degradation via the GSK3β/JNK signaling pathway. </w:t>
      </w:r>
      <w:r w:rsidRPr="00000F8D">
        <w:rPr>
          <w:i/>
          <w:sz w:val="20"/>
          <w:szCs w:val="20"/>
        </w:rPr>
        <w:t>Cell Death Dis, 12</w:t>
      </w:r>
      <w:r w:rsidRPr="00000F8D">
        <w:rPr>
          <w:sz w:val="20"/>
          <w:szCs w:val="20"/>
        </w:rPr>
        <w:t>(6), 583. doi:10.1038/s41419-021-03870-x</w:t>
      </w:r>
    </w:p>
    <w:p w14:paraId="11A786C1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lastRenderedPageBreak/>
        <w:t xml:space="preserve">Li, J., Wu, H., Lv, S., Quan, D., Yang, D., Xu, J., . . . Wei, Q. (2022). Enhanced antitumor efficacy by combining afatinib with MDV3100 in castration-resistant prostate cancer. </w:t>
      </w:r>
      <w:r w:rsidRPr="00000F8D">
        <w:rPr>
          <w:i/>
          <w:sz w:val="20"/>
          <w:szCs w:val="20"/>
        </w:rPr>
        <w:t>Pharmazie, 77</w:t>
      </w:r>
      <w:r w:rsidRPr="00000F8D">
        <w:rPr>
          <w:sz w:val="20"/>
          <w:szCs w:val="20"/>
        </w:rPr>
        <w:t>(2), 59-66. doi:10.1691/ph.2022.1948</w:t>
      </w:r>
    </w:p>
    <w:p w14:paraId="2F6E381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, Q., Xia, D., Wang, Z., Liu, B., Zhang, J., Peng, P., . . . Chen, X. (2021). Circadian Rhythm Gene PER3 Negatively Regulates Stemness of Prostate Cancer Stem Cells via WNT/β-Catenin Signaling in Tumor Microenvironment. </w:t>
      </w:r>
      <w:r w:rsidRPr="00000F8D">
        <w:rPr>
          <w:i/>
          <w:sz w:val="20"/>
          <w:szCs w:val="20"/>
        </w:rPr>
        <w:t>Front Cell Dev Biol, 9</w:t>
      </w:r>
      <w:r w:rsidRPr="00000F8D">
        <w:rPr>
          <w:sz w:val="20"/>
          <w:szCs w:val="20"/>
        </w:rPr>
        <w:t>, 656981. doi:10.3389/fcell.2021.656981</w:t>
      </w:r>
    </w:p>
    <w:p w14:paraId="33887C3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ao, C. P., Lin, T. P., Li, P. C., Geary, L. A., Chen, K., Vaikari, V. P., . . . Shih, J. C. (2018). Loss of MAOA in epithelia inhibits adenocarcinoma development, cell proliferation and cancer stem cells in prostate. </w:t>
      </w:r>
      <w:r w:rsidRPr="00000F8D">
        <w:rPr>
          <w:i/>
          <w:sz w:val="20"/>
          <w:szCs w:val="20"/>
        </w:rPr>
        <w:t>Oncogene, 37</w:t>
      </w:r>
      <w:r w:rsidRPr="00000F8D">
        <w:rPr>
          <w:sz w:val="20"/>
          <w:szCs w:val="20"/>
        </w:rPr>
        <w:t>(38), 5175-5190. doi:10.1038/s41388-018-0325-x</w:t>
      </w:r>
    </w:p>
    <w:p w14:paraId="6882F47B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ao, Y., Sun, W., Shao, Z., Liu, Y., Zhong, X., Deng, Y., . . . Liu, J. (2022). A SIX1 degradation inducer blocks excessive proliferation of prostate cancer. </w:t>
      </w:r>
      <w:r w:rsidRPr="00000F8D">
        <w:rPr>
          <w:i/>
          <w:sz w:val="20"/>
          <w:szCs w:val="20"/>
        </w:rPr>
        <w:t>Int J Biol Sci, 18</w:t>
      </w:r>
      <w:r w:rsidRPr="00000F8D">
        <w:rPr>
          <w:sz w:val="20"/>
          <w:szCs w:val="20"/>
        </w:rPr>
        <w:t>(6), 2439-2451. doi:10.7150/ijbs.67873</w:t>
      </w:r>
    </w:p>
    <w:p w14:paraId="6A829FB9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n, H. P., Ho, H. M., Chang, C. W., Yeh, S. D., Su, Y. W., Tan, T. H., &amp; Lin, W. J. (2019). DUSP22 suppresses prostate cancer proliferation by targeting the EGFR-AR axis. </w:t>
      </w:r>
      <w:r w:rsidRPr="00000F8D">
        <w:rPr>
          <w:i/>
          <w:sz w:val="20"/>
          <w:szCs w:val="20"/>
        </w:rPr>
        <w:t>Faseb j, 33</w:t>
      </w:r>
      <w:r w:rsidRPr="00000F8D">
        <w:rPr>
          <w:sz w:val="20"/>
          <w:szCs w:val="20"/>
        </w:rPr>
        <w:t>(12), 14653-14667. doi:10.1096/fj.201802558RR</w:t>
      </w:r>
    </w:p>
    <w:p w14:paraId="1760ADCD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n, H. Y., Ko, C. J., Lo, T. Y., Wu, S. R., Lan, S. W., Huang, C. A., . . . Lee, M. S. (2022). Matriptase-2/NR4A3 axis switches TGF-β action toward suppression of prostate cancer cell invasion, tumor growth, and metastasis. </w:t>
      </w:r>
      <w:r w:rsidRPr="00000F8D">
        <w:rPr>
          <w:i/>
          <w:sz w:val="20"/>
          <w:szCs w:val="20"/>
        </w:rPr>
        <w:t>Oncogene, 41</w:t>
      </w:r>
      <w:r w:rsidRPr="00000F8D">
        <w:rPr>
          <w:sz w:val="20"/>
          <w:szCs w:val="20"/>
        </w:rPr>
        <w:t>(20), 2833-2845. doi:10.1038/s41388-022-02303-z</w:t>
      </w:r>
    </w:p>
    <w:p w14:paraId="155B8536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n, W., Luo, J., Sun, Y., Lin, C., Li, G., Niu, Y., &amp; Chang, C. (2018). ASC-J9(®) suppresses prostate cancer cell invasion via altering the sumoylation-phosphorylation of STAT3. </w:t>
      </w:r>
      <w:r w:rsidRPr="00000F8D">
        <w:rPr>
          <w:i/>
          <w:sz w:val="20"/>
          <w:szCs w:val="20"/>
        </w:rPr>
        <w:t>Cancer Lett, 425</w:t>
      </w:r>
      <w:r w:rsidRPr="00000F8D">
        <w:rPr>
          <w:sz w:val="20"/>
          <w:szCs w:val="20"/>
        </w:rPr>
        <w:t>, 21-30. doi:10.1016/j.canlet.2018.02.007</w:t>
      </w:r>
    </w:p>
    <w:p w14:paraId="1D1F7ED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u, L., Li, M., Zhang, J., Xu, D., Guo, Y., Zhang, H., &amp; Cang, S. (2023). KIF14 mediates cabazitaxel-docetaxel cross-resistance in advanced prostate cancer by promoting AKT phosphorylation. </w:t>
      </w:r>
      <w:r w:rsidRPr="00000F8D">
        <w:rPr>
          <w:i/>
          <w:sz w:val="20"/>
          <w:szCs w:val="20"/>
        </w:rPr>
        <w:t>Arch Biochem Biophys, 737</w:t>
      </w:r>
      <w:r w:rsidRPr="00000F8D">
        <w:rPr>
          <w:sz w:val="20"/>
          <w:szCs w:val="20"/>
        </w:rPr>
        <w:t>, 109551. doi:10.1016/j.abb.2023.109551</w:t>
      </w:r>
    </w:p>
    <w:p w14:paraId="0826F5E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u, M., Zhang, Y., Zhang, A., Deng, Y., Gao, X., Wang, J., . . . Liu, X. (2023). Compound K is a potential clinical anticancer agent in prostate cancer by arresting cell cycle. </w:t>
      </w:r>
      <w:r w:rsidRPr="00000F8D">
        <w:rPr>
          <w:i/>
          <w:sz w:val="20"/>
          <w:szCs w:val="20"/>
        </w:rPr>
        <w:t>Phytomedicine, 109</w:t>
      </w:r>
      <w:r w:rsidRPr="00000F8D">
        <w:rPr>
          <w:sz w:val="20"/>
          <w:szCs w:val="20"/>
        </w:rPr>
        <w:t>, 154584. doi:10.1016/j.phymed.2022.154584</w:t>
      </w:r>
    </w:p>
    <w:p w14:paraId="7825633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iu, Y., Yu, C., Shao, Z., Xia, X., Hu, T., Kong, W., . . . Huang, H. (2021). Selective degradation of AR-V7 to overcome castration resistance of prostate cancer. </w:t>
      </w:r>
      <w:r w:rsidRPr="00000F8D">
        <w:rPr>
          <w:i/>
          <w:sz w:val="20"/>
          <w:szCs w:val="20"/>
        </w:rPr>
        <w:t>Cell Death Dis, 12</w:t>
      </w:r>
      <w:r w:rsidRPr="00000F8D">
        <w:rPr>
          <w:sz w:val="20"/>
          <w:szCs w:val="20"/>
        </w:rPr>
        <w:t>(10), 857. doi:10.1038/s41419-021-04162-0</w:t>
      </w:r>
    </w:p>
    <w:p w14:paraId="50C5C18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v, S., Song, Q., Chen, G., Cheng, E., Chen, W., Cole, R., . . . Wang, Z. (2021). Regulation and targeting of androgen receptor nuclear localization in castration-resistant prostate cancer. </w:t>
      </w:r>
      <w:r w:rsidRPr="00000F8D">
        <w:rPr>
          <w:i/>
          <w:sz w:val="20"/>
          <w:szCs w:val="20"/>
        </w:rPr>
        <w:t>J Clin Invest, 131</w:t>
      </w:r>
      <w:r w:rsidRPr="00000F8D">
        <w:rPr>
          <w:sz w:val="20"/>
          <w:szCs w:val="20"/>
        </w:rPr>
        <w:t>(4). doi:10.1172/jci141335</w:t>
      </w:r>
    </w:p>
    <w:p w14:paraId="5424CBE9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Lv, T., He, D., Zhang, X., Guo, X., Li, Z., Zhang, A., . . . Wang, Z. (2022). SGOL2 promotes prostate cancer progression by inhibiting RAB1A ubiquitination. </w:t>
      </w:r>
      <w:r w:rsidRPr="00000F8D">
        <w:rPr>
          <w:i/>
          <w:sz w:val="20"/>
          <w:szCs w:val="20"/>
        </w:rPr>
        <w:t>Aging (Albany NY), 14</w:t>
      </w:r>
      <w:r w:rsidRPr="00000F8D">
        <w:rPr>
          <w:sz w:val="20"/>
          <w:szCs w:val="20"/>
        </w:rPr>
        <w:t>(24), 10050-10066. doi:10.18632/aging.204443</w:t>
      </w:r>
    </w:p>
    <w:p w14:paraId="63F5A579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Nguyen, H. G., Conn, C. S., Kye, Y., Xue, L., Forester, C. M., Cowan, J. E., . . . Ruggero, D. (2018). Development of a stress response therapy targeting aggressive prostate cancer. </w:t>
      </w:r>
      <w:r w:rsidRPr="00000F8D">
        <w:rPr>
          <w:i/>
          <w:sz w:val="20"/>
          <w:szCs w:val="20"/>
        </w:rPr>
        <w:t>Sci Transl Med, 10</w:t>
      </w:r>
      <w:r w:rsidRPr="00000F8D">
        <w:rPr>
          <w:sz w:val="20"/>
          <w:szCs w:val="20"/>
        </w:rPr>
        <w:t>(439). doi:10.1126/scitranslmed.aar2036</w:t>
      </w:r>
    </w:p>
    <w:p w14:paraId="002DC13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lastRenderedPageBreak/>
        <w:t xml:space="preserve">Nikhil, K., Haymour, H. S., Kamra, M., &amp; Shah, K. (2021). Phosphorylation-dependent regulation of SPOP by LIMK2 promotes castration-resistant prostate cancer. </w:t>
      </w:r>
      <w:r w:rsidRPr="00000F8D">
        <w:rPr>
          <w:i/>
          <w:sz w:val="20"/>
          <w:szCs w:val="20"/>
        </w:rPr>
        <w:t>Br J Cancer, 124</w:t>
      </w:r>
      <w:r w:rsidRPr="00000F8D">
        <w:rPr>
          <w:sz w:val="20"/>
          <w:szCs w:val="20"/>
        </w:rPr>
        <w:t>(5), 995-1008. doi:10.1038/s41416-020-01197-6</w:t>
      </w:r>
    </w:p>
    <w:p w14:paraId="7FAFC5A2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Russo, J. W., Liu, X., Ye, H., Calagua, C., Chen, S., Voznesensky, O., . . . Chen, S. (2018). Phosphorylation of androgen receptor serine 81 is associated with its reactivation in castration-resistant prostate cancer. </w:t>
      </w:r>
      <w:r w:rsidRPr="00000F8D">
        <w:rPr>
          <w:i/>
          <w:sz w:val="20"/>
          <w:szCs w:val="20"/>
        </w:rPr>
        <w:t>Cancer Lett, 438</w:t>
      </w:r>
      <w:r w:rsidRPr="00000F8D">
        <w:rPr>
          <w:sz w:val="20"/>
          <w:szCs w:val="20"/>
        </w:rPr>
        <w:t>, 97-104. doi:10.1016/j.canlet.2018.09.014</w:t>
      </w:r>
    </w:p>
    <w:p w14:paraId="1265754A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amaržija, I. (2021). Post-Translational Modifications That Drive Prostate Cancer Progression. </w:t>
      </w:r>
      <w:r w:rsidRPr="00000F8D">
        <w:rPr>
          <w:i/>
          <w:sz w:val="20"/>
          <w:szCs w:val="20"/>
        </w:rPr>
        <w:t>Biomolecules, 11</w:t>
      </w:r>
      <w:r w:rsidRPr="00000F8D">
        <w:rPr>
          <w:sz w:val="20"/>
          <w:szCs w:val="20"/>
        </w:rPr>
        <w:t>(2). doi:10.3390/biom11020247</w:t>
      </w:r>
    </w:p>
    <w:p w14:paraId="1D6640E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chjoldager, K. T., Narimatsu, Y., Joshi, H. J., &amp; Clausen, H. (2020). Global view of human protein glycosylation pathways and functions. </w:t>
      </w:r>
      <w:r w:rsidRPr="00000F8D">
        <w:rPr>
          <w:i/>
          <w:sz w:val="20"/>
          <w:szCs w:val="20"/>
        </w:rPr>
        <w:t>Nat Rev Mol Cell Biol, 21</w:t>
      </w:r>
      <w:r w:rsidRPr="00000F8D">
        <w:rPr>
          <w:sz w:val="20"/>
          <w:szCs w:val="20"/>
        </w:rPr>
        <w:t>(12), 729-749. doi:10.1038/s41580-020-00294-x</w:t>
      </w:r>
    </w:p>
    <w:p w14:paraId="4662641D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chröder, S. K., Asimakopoulou, A., Tillmann, S., Koschmieder, S., &amp; Weiskirchen, R. (2020). TNF-α controls Lipocalin-2 expression in PC-3 prostate cancer cells. </w:t>
      </w:r>
      <w:r w:rsidRPr="00000F8D">
        <w:rPr>
          <w:i/>
          <w:sz w:val="20"/>
          <w:szCs w:val="20"/>
        </w:rPr>
        <w:t>Cytokine, 135</w:t>
      </w:r>
      <w:r w:rsidRPr="00000F8D">
        <w:rPr>
          <w:sz w:val="20"/>
          <w:szCs w:val="20"/>
        </w:rPr>
        <w:t>, 155214. doi:10.1016/j.cyto.2020.155214</w:t>
      </w:r>
    </w:p>
    <w:p w14:paraId="059316F6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hangguan, X., He, J., Ma, Z., Zhang, W., Ji, Y., Shen, K., . . . Xue, W. (2021). SUMOylation controls the binding of hexokinase 2 to mitochondria and protects against prostate cancer tumorigenesis. </w:t>
      </w:r>
      <w:r w:rsidRPr="00000F8D">
        <w:rPr>
          <w:i/>
          <w:sz w:val="20"/>
          <w:szCs w:val="20"/>
        </w:rPr>
        <w:t>Nat Commun, 12</w:t>
      </w:r>
      <w:r w:rsidRPr="00000F8D">
        <w:rPr>
          <w:sz w:val="20"/>
          <w:szCs w:val="20"/>
        </w:rPr>
        <w:t>(1), 1812. doi:10.1038/s41467-021-22163-7</w:t>
      </w:r>
    </w:p>
    <w:p w14:paraId="7CC82F49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hi, Q., Zhu, Y., Ma, J., Chang, K., Ding, D., Bai, Y., . . . Wang, C. (2019). Prostate Cancer-associated SPOP mutations enhance cancer cell survival and docetaxel resistance by upregulating Caprin1-dependent stress granule assembly. </w:t>
      </w:r>
      <w:r w:rsidRPr="00000F8D">
        <w:rPr>
          <w:i/>
          <w:sz w:val="20"/>
          <w:szCs w:val="20"/>
        </w:rPr>
        <w:t>Mol Cancer, 18</w:t>
      </w:r>
      <w:r w:rsidRPr="00000F8D">
        <w:rPr>
          <w:sz w:val="20"/>
          <w:szCs w:val="20"/>
        </w:rPr>
        <w:t>(1), 170. doi:10.1186/s12943-019-1096-x</w:t>
      </w:r>
    </w:p>
    <w:p w14:paraId="6A2330D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hvedunova, M., &amp; Akhtar, A. (2022). Modulation of cellular processes by histone and non-histone protein acetylation. </w:t>
      </w:r>
      <w:r w:rsidRPr="00000F8D">
        <w:rPr>
          <w:i/>
          <w:sz w:val="20"/>
          <w:szCs w:val="20"/>
        </w:rPr>
        <w:t>Nat Rev Mol Cell Biol, 23</w:t>
      </w:r>
      <w:r w:rsidRPr="00000F8D">
        <w:rPr>
          <w:sz w:val="20"/>
          <w:szCs w:val="20"/>
        </w:rPr>
        <w:t>(5), 329-349. doi:10.1038/s41580-021-00441-y</w:t>
      </w:r>
    </w:p>
    <w:p w14:paraId="7A2EAFCD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Singh, V., Ram, M., Kumar, R., Prasad, R., Roy, B. K., &amp; Singh, K. K. (2017). Phosphorylation: Implications in Cancer. </w:t>
      </w:r>
      <w:r w:rsidRPr="00000F8D">
        <w:rPr>
          <w:i/>
          <w:sz w:val="20"/>
          <w:szCs w:val="20"/>
        </w:rPr>
        <w:t>Protein J, 36</w:t>
      </w:r>
      <w:r w:rsidRPr="00000F8D">
        <w:rPr>
          <w:sz w:val="20"/>
          <w:szCs w:val="20"/>
        </w:rPr>
        <w:t>(1), 1-6. doi:10.1007/s10930-017-9696-z</w:t>
      </w:r>
    </w:p>
    <w:p w14:paraId="2F286D03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Tao, J., Ge, Q., Meng, J., Liang, C., Hao, Z., &amp; Zhou, J. (2023). Overexpression of DDX49 in prostate cancer is associated with poor prognosis. </w:t>
      </w:r>
      <w:r w:rsidRPr="00000F8D">
        <w:rPr>
          <w:i/>
          <w:sz w:val="20"/>
          <w:szCs w:val="20"/>
        </w:rPr>
        <w:t>BMC Urol, 23</w:t>
      </w:r>
      <w:r w:rsidRPr="00000F8D">
        <w:rPr>
          <w:sz w:val="20"/>
          <w:szCs w:val="20"/>
        </w:rPr>
        <w:t>(1), 66. doi:10.1186/s12894-023-01251-4</w:t>
      </w:r>
    </w:p>
    <w:p w14:paraId="745F35DB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Turkekul, K., Colpan, R. D., Baykul, T., Ozdemir, M. D., &amp; Erdogan, S. (2018). Esculetin Inhibits the Survival of Human Prostate Cancer Cells by Inducing Apoptosis and Arresting the Cell Cycle. </w:t>
      </w:r>
      <w:r w:rsidRPr="00000F8D">
        <w:rPr>
          <w:i/>
          <w:sz w:val="20"/>
          <w:szCs w:val="20"/>
        </w:rPr>
        <w:t>J Cancer Prev, 23</w:t>
      </w:r>
      <w:r w:rsidRPr="00000F8D">
        <w:rPr>
          <w:sz w:val="20"/>
          <w:szCs w:val="20"/>
        </w:rPr>
        <w:t>(1), 10-17. doi:10.15430/jcp.2018.23.1.10</w:t>
      </w:r>
    </w:p>
    <w:p w14:paraId="5660C98B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Wang, X., Jin, J., Wan, F., Zhao, L., Chu, H., Chen, C., . . . Wang, P. (2019). AMPK Promotes SPOP-Mediated NANOG Degradation to Regulate Prostate Cancer Cell Stemness. </w:t>
      </w:r>
      <w:r w:rsidRPr="00000F8D">
        <w:rPr>
          <w:i/>
          <w:sz w:val="20"/>
          <w:szCs w:val="20"/>
        </w:rPr>
        <w:t>Dev Cell, 48</w:t>
      </w:r>
      <w:r w:rsidRPr="00000F8D">
        <w:rPr>
          <w:sz w:val="20"/>
          <w:szCs w:val="20"/>
        </w:rPr>
        <w:t>(3), 345-360.e347. doi:10.1016/j.devcel.2018.11.033</w:t>
      </w:r>
    </w:p>
    <w:p w14:paraId="74126505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Waseem, D., Khan, G. M., Haq, I. U., &amp; Syed, D. N. (2022). Dibutylstannanediyl (2Z,2'Z)-bis(4-(benzylamino)-4-oxobut-2-enoate inhibits prostate cancer progression by activating p38 MAPK/PPARα/SMAD4 signaling. </w:t>
      </w:r>
      <w:r w:rsidRPr="00000F8D">
        <w:rPr>
          <w:i/>
          <w:sz w:val="20"/>
          <w:szCs w:val="20"/>
        </w:rPr>
        <w:t>Toxicol Appl Pharmacol, 449</w:t>
      </w:r>
      <w:r w:rsidRPr="00000F8D">
        <w:rPr>
          <w:sz w:val="20"/>
          <w:szCs w:val="20"/>
        </w:rPr>
        <w:t>, 116127. doi:10.1016/j.taap.2022.116127</w:t>
      </w:r>
    </w:p>
    <w:p w14:paraId="5BC397E1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Wu, S., Huang, J., Hui, K., Yue, Y., Gu, Y., Ning, Z., . . . Wu, K. (2018). 2'‑Hydroxyflavanone inhibits epithelial‑mesenchymal transition, and cell migration and invasion via suppression of the </w:t>
      </w:r>
      <w:r w:rsidRPr="00000F8D">
        <w:rPr>
          <w:sz w:val="20"/>
          <w:szCs w:val="20"/>
        </w:rPr>
        <w:lastRenderedPageBreak/>
        <w:t xml:space="preserve">Wnt/β‑catenin signaling pathway in prostate cancer. </w:t>
      </w:r>
      <w:r w:rsidRPr="00000F8D">
        <w:rPr>
          <w:i/>
          <w:sz w:val="20"/>
          <w:szCs w:val="20"/>
        </w:rPr>
        <w:t>Oncol Rep, 40</w:t>
      </w:r>
      <w:r w:rsidRPr="00000F8D">
        <w:rPr>
          <w:sz w:val="20"/>
          <w:szCs w:val="20"/>
        </w:rPr>
        <w:t>(5), 2836-2843. doi:10.3892/or.2018.6678</w:t>
      </w:r>
    </w:p>
    <w:p w14:paraId="648FF393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Wu, S., Yue, Y., Gu, Y., Wang, Q., Liu, T., Li, L., . . . Wu, K. (2021). MUC15 loss facilitates epithelial-mesenchymal transition and cancer stemness for prostate cancer metastasis through GSK3β/β-catenin signaling. </w:t>
      </w:r>
      <w:r w:rsidRPr="00000F8D">
        <w:rPr>
          <w:i/>
          <w:sz w:val="20"/>
          <w:szCs w:val="20"/>
        </w:rPr>
        <w:t>Cell Signal, 84</w:t>
      </w:r>
      <w:r w:rsidRPr="00000F8D">
        <w:rPr>
          <w:sz w:val="20"/>
          <w:szCs w:val="20"/>
        </w:rPr>
        <w:t>, 110015. doi:10.1016/j.cellsig.2021.110015</w:t>
      </w:r>
    </w:p>
    <w:p w14:paraId="50CD779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Wu, Z., Ge, L., Ma, L., Lu, M., Song, Y., Deng, S., . . . Zhang, S. (2023). TPM2 attenuates progression of prostate cancer by blocking PDLIM7-mediated nuclear translocation of YAP1. </w:t>
      </w:r>
      <w:r w:rsidRPr="00000F8D">
        <w:rPr>
          <w:i/>
          <w:sz w:val="20"/>
          <w:szCs w:val="20"/>
        </w:rPr>
        <w:t>Cell Biosci, 13</w:t>
      </w:r>
      <w:r w:rsidRPr="00000F8D">
        <w:rPr>
          <w:sz w:val="20"/>
          <w:szCs w:val="20"/>
        </w:rPr>
        <w:t>(1), 39. doi:10.1186/s13578-023-00993-w</w:t>
      </w:r>
    </w:p>
    <w:p w14:paraId="4381B858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Xiao, J., Sun, F., Wang, Y. N., Liu, B., Zhou, P., Wang, F. X., . . . Wang, Z. H. (2023). UBC9 deficiency enhances immunostimulatory macrophage activation and subsequent antitumor T cell response in prostate cancer. </w:t>
      </w:r>
      <w:r w:rsidRPr="00000F8D">
        <w:rPr>
          <w:i/>
          <w:sz w:val="20"/>
          <w:szCs w:val="20"/>
        </w:rPr>
        <w:t>J Clin Invest, 133</w:t>
      </w:r>
      <w:r w:rsidRPr="00000F8D">
        <w:rPr>
          <w:sz w:val="20"/>
          <w:szCs w:val="20"/>
        </w:rPr>
        <w:t>(4). doi:10.1172/jci158352</w:t>
      </w:r>
    </w:p>
    <w:p w14:paraId="5BC5D51B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Yan, Y., &amp; Huang, H. (2019). Interplay Among PI3K/AKT, PTEN/FOXO and AR Signaling in Prostate Cancer. </w:t>
      </w:r>
      <w:r w:rsidRPr="00000F8D">
        <w:rPr>
          <w:i/>
          <w:sz w:val="20"/>
          <w:szCs w:val="20"/>
        </w:rPr>
        <w:t>Adv Exp Med Biol, 1210</w:t>
      </w:r>
      <w:r w:rsidRPr="00000F8D">
        <w:rPr>
          <w:sz w:val="20"/>
          <w:szCs w:val="20"/>
        </w:rPr>
        <w:t>, 319-331. doi:10.1007/978-3-030-32656-2_14</w:t>
      </w:r>
    </w:p>
    <w:p w14:paraId="6EA7BBDC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Yang, Y., &amp; Gibson, G. E. (2019). Succinylation Links Metabolism to Protein Functions. </w:t>
      </w:r>
      <w:r w:rsidRPr="00000F8D">
        <w:rPr>
          <w:i/>
          <w:sz w:val="20"/>
          <w:szCs w:val="20"/>
        </w:rPr>
        <w:t>Neurochem Res, 44</w:t>
      </w:r>
      <w:r w:rsidRPr="00000F8D">
        <w:rPr>
          <w:sz w:val="20"/>
          <w:szCs w:val="20"/>
        </w:rPr>
        <w:t>(10), 2346-2359. doi:10.1007/s11064-019-02780-x</w:t>
      </w:r>
    </w:p>
    <w:p w14:paraId="0C41AECE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Yuan, L., Huang, X., Zhou, K., Zhu, X., Huang, B., Qiu, S., . . . Xu, L. (2019). Sea cucumber extract TBL-12 inhibits the proliferation, migration, and invasion of human prostate cancer cells through the p38 mitogen-activated protein kinase and intrinsic caspase apoptosis pathway. </w:t>
      </w:r>
      <w:r w:rsidRPr="00000F8D">
        <w:rPr>
          <w:i/>
          <w:sz w:val="20"/>
          <w:szCs w:val="20"/>
        </w:rPr>
        <w:t>Prostate, 79</w:t>
      </w:r>
      <w:r w:rsidRPr="00000F8D">
        <w:rPr>
          <w:sz w:val="20"/>
          <w:szCs w:val="20"/>
        </w:rPr>
        <w:t>(8), 826-839. doi:10.1002/pros.23788</w:t>
      </w:r>
    </w:p>
    <w:p w14:paraId="71516857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ang, P., Chen, L., Zhou, F., He, Z., Wang, G., &amp; Luo, Y. (2023). NRP1 promotes prostate cancer progression via modulating EGFR-dependent AKT pathway activation. </w:t>
      </w:r>
      <w:r w:rsidRPr="00000F8D">
        <w:rPr>
          <w:i/>
          <w:sz w:val="20"/>
          <w:szCs w:val="20"/>
        </w:rPr>
        <w:t>Cell Death Dis, 14</w:t>
      </w:r>
      <w:r w:rsidRPr="00000F8D">
        <w:rPr>
          <w:sz w:val="20"/>
          <w:szCs w:val="20"/>
        </w:rPr>
        <w:t>(2), 159. doi:10.1038/s41419-023-05696-1</w:t>
      </w:r>
    </w:p>
    <w:p w14:paraId="09EF5560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ang, Y., Liu, F., Feng, Y., Xu, X., Wang, Y., Zhu, S., . . . Feng, N. (2022). CircRNA circ_0006156 inhibits the metastasis of prostate cancer by blocking the ubiquitination of S100A9. </w:t>
      </w:r>
      <w:r w:rsidRPr="00000F8D">
        <w:rPr>
          <w:i/>
          <w:sz w:val="20"/>
          <w:szCs w:val="20"/>
        </w:rPr>
        <w:t>Cancer Gene Ther, 29</w:t>
      </w:r>
      <w:r w:rsidRPr="00000F8D">
        <w:rPr>
          <w:sz w:val="20"/>
          <w:szCs w:val="20"/>
        </w:rPr>
        <w:t>(11), 1731-1741. doi:10.1038/s41417-022-00492-z</w:t>
      </w:r>
    </w:p>
    <w:p w14:paraId="22B85E79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ang, Y., Qin, Z., Sun, W., Chu, F., &amp; Zhou, F. (2021). Function of Protein S-Palmitoylation in Immunity and Immune-Related Diseases. </w:t>
      </w:r>
      <w:r w:rsidRPr="00000F8D">
        <w:rPr>
          <w:i/>
          <w:sz w:val="20"/>
          <w:szCs w:val="20"/>
        </w:rPr>
        <w:t>Front Immunol, 12</w:t>
      </w:r>
      <w:r w:rsidRPr="00000F8D">
        <w:rPr>
          <w:sz w:val="20"/>
          <w:szCs w:val="20"/>
        </w:rPr>
        <w:t>, 661202. doi:10.3389/fimmu.2021.661202</w:t>
      </w:r>
    </w:p>
    <w:p w14:paraId="19F22EAC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ang, Z., Cheng, L., Zhang, Q., Kong, Y., He, D., Li, K., . . . Liu, X. (2021). Co-Targeting Plk1 and DNMT3a in Advanced Prostate Cancer. </w:t>
      </w:r>
      <w:r w:rsidRPr="00000F8D">
        <w:rPr>
          <w:i/>
          <w:sz w:val="20"/>
          <w:szCs w:val="20"/>
        </w:rPr>
        <w:t>Adv Sci (Weinh), 8</w:t>
      </w:r>
      <w:r w:rsidRPr="00000F8D">
        <w:rPr>
          <w:sz w:val="20"/>
          <w:szCs w:val="20"/>
        </w:rPr>
        <w:t>(13), e2101458. doi:10.1002/advs.202101458</w:t>
      </w:r>
    </w:p>
    <w:p w14:paraId="400B0D2F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eng, Y., Li, J. X., Chen, C. J., Lin, Z. Y., Liu, J. X., &amp; Lin, F. J. (2020). Extracellular vesicle-derived circ_SLC19A1 promotes prostate cancer cell growth and invasion through the miR-497/septin 2 pathway. </w:t>
      </w:r>
      <w:r w:rsidRPr="00000F8D">
        <w:rPr>
          <w:i/>
          <w:sz w:val="20"/>
          <w:szCs w:val="20"/>
        </w:rPr>
        <w:t>Cell Biol Int, 44</w:t>
      </w:r>
      <w:r w:rsidRPr="00000F8D">
        <w:rPr>
          <w:sz w:val="20"/>
          <w:szCs w:val="20"/>
        </w:rPr>
        <w:t>(4), 1037-1045. doi:10.1002/cbin.11303</w:t>
      </w:r>
    </w:p>
    <w:p w14:paraId="44B98954" w14:textId="77777777" w:rsidR="00830E7E" w:rsidRPr="00000F8D" w:rsidRDefault="00830E7E" w:rsidP="00000F8D">
      <w:pPr>
        <w:pStyle w:val="EndNoteBibliography"/>
        <w:spacing w:after="0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i, Y., Wu, X., Shen, W., Wang, Y., Zhou, X., He, P., . . . Zhou, Z. (2018). Synthesis and pharmacological evaluation of novel epidermal growth factor receptor inhibitors against prostate tumor cells. </w:t>
      </w:r>
      <w:r w:rsidRPr="00000F8D">
        <w:rPr>
          <w:i/>
          <w:sz w:val="20"/>
          <w:szCs w:val="20"/>
        </w:rPr>
        <w:t>Oncol Lett, 16</w:t>
      </w:r>
      <w:r w:rsidRPr="00000F8D">
        <w:rPr>
          <w:sz w:val="20"/>
          <w:szCs w:val="20"/>
        </w:rPr>
        <w:t>(5), 6522-6530. doi:10.3892/ol.2018.9438</w:t>
      </w:r>
    </w:p>
    <w:p w14:paraId="5A8B632F" w14:textId="77777777" w:rsidR="00830E7E" w:rsidRPr="00000F8D" w:rsidRDefault="00830E7E" w:rsidP="00000F8D">
      <w:pPr>
        <w:pStyle w:val="EndNoteBibliography"/>
        <w:ind w:firstLineChars="213" w:firstLine="426"/>
        <w:jc w:val="both"/>
        <w:rPr>
          <w:sz w:val="20"/>
          <w:szCs w:val="20"/>
        </w:rPr>
      </w:pPr>
      <w:r w:rsidRPr="00000F8D">
        <w:rPr>
          <w:sz w:val="20"/>
          <w:szCs w:val="20"/>
        </w:rPr>
        <w:t xml:space="preserve">Zhou, T., Chen, T., Lai, B., Zhang, W., Luo, X., Xia, D., . . . Xu, J. (2022). FBXW2 inhibits prostate cancer proliferation and metastasis via promoting EGFR ubiquitylation and degradation. </w:t>
      </w:r>
      <w:r w:rsidRPr="00000F8D">
        <w:rPr>
          <w:i/>
          <w:sz w:val="20"/>
          <w:szCs w:val="20"/>
        </w:rPr>
        <w:t>Cell Mol Life Sci, 79</w:t>
      </w:r>
      <w:r w:rsidRPr="00000F8D">
        <w:rPr>
          <w:sz w:val="20"/>
          <w:szCs w:val="20"/>
        </w:rPr>
        <w:t>(5), 268. doi:10.1007/s00018-022-04320-3</w:t>
      </w:r>
    </w:p>
    <w:p w14:paraId="4EEDA521" w14:textId="61CEEDF3" w:rsidR="000A61C7" w:rsidRPr="00000F8D" w:rsidRDefault="00830E7E" w:rsidP="00000F8D">
      <w:pPr>
        <w:ind w:firstLineChars="213" w:firstLine="426"/>
        <w:jc w:val="both"/>
        <w:rPr>
          <w:rFonts w:cs="Times New Roman"/>
          <w:sz w:val="20"/>
          <w:szCs w:val="20"/>
        </w:rPr>
      </w:pPr>
      <w:r w:rsidRPr="00000F8D">
        <w:rPr>
          <w:rFonts w:cs="Times New Roman"/>
          <w:sz w:val="20"/>
          <w:szCs w:val="20"/>
        </w:rPr>
        <w:lastRenderedPageBreak/>
        <w:fldChar w:fldCharType="end"/>
      </w:r>
    </w:p>
    <w:sectPr w:rsidR="000A61C7" w:rsidRPr="00000F8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0546949" w14:textId="77777777" w:rsidR="00FC2587" w:rsidRDefault="00FC2587" w:rsidP="007873CE">
      <w:pPr>
        <w:spacing w:before="0" w:after="0"/>
      </w:pPr>
      <w:r>
        <w:separator/>
      </w:r>
    </w:p>
  </w:endnote>
  <w:endnote w:type="continuationSeparator" w:id="0">
    <w:p w14:paraId="373B5A70" w14:textId="77777777" w:rsidR="00FC2587" w:rsidRDefault="00FC2587" w:rsidP="007873CE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AF7AE30" w14:textId="77777777" w:rsidR="00FC2587" w:rsidRDefault="00FC2587" w:rsidP="007873CE">
      <w:pPr>
        <w:spacing w:before="0" w:after="0"/>
      </w:pPr>
      <w:r>
        <w:separator/>
      </w:r>
    </w:p>
  </w:footnote>
  <w:footnote w:type="continuationSeparator" w:id="0">
    <w:p w14:paraId="06AC9E6C" w14:textId="77777777" w:rsidR="00FC2587" w:rsidRDefault="00FC2587" w:rsidP="007873CE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2002923295">
    <w:abstractNumId w:val="0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 w16cid:durableId="4902924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5az2z2iedxt1eexw8vsx92rf9ppper5ptf&quot;&gt;My EndNote Library&lt;record-ids&gt;&lt;item&gt;344&lt;/item&gt;&lt;item&gt;345&lt;/item&gt;&lt;item&gt;346&lt;/item&gt;&lt;item&gt;347&lt;/item&gt;&lt;item&gt;348&lt;/item&gt;&lt;item&gt;355&lt;/item&gt;&lt;item&gt;356&lt;/item&gt;&lt;item&gt;357&lt;/item&gt;&lt;item&gt;358&lt;/item&gt;&lt;item&gt;359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5&lt;/item&gt;&lt;item&gt;376&lt;/item&gt;&lt;item&gt;379&lt;/item&gt;&lt;item&gt;380&lt;/item&gt;&lt;item&gt;381&lt;/item&gt;&lt;item&gt;384&lt;/item&gt;&lt;item&gt;385&lt;/item&gt;&lt;item&gt;387&lt;/item&gt;&lt;item&gt;388&lt;/item&gt;&lt;item&gt;390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8&lt;/item&gt;&lt;item&gt;411&lt;/item&gt;&lt;item&gt;412&lt;/item&gt;&lt;item&gt;413&lt;/item&gt;&lt;item&gt;417&lt;/item&gt;&lt;item&gt;419&lt;/item&gt;&lt;item&gt;420&lt;/item&gt;&lt;item&gt;422&lt;/item&gt;&lt;item&gt;424&lt;/item&gt;&lt;item&gt;426&lt;/item&gt;&lt;item&gt;427&lt;/item&gt;&lt;item&gt;429&lt;/item&gt;&lt;item&gt;430&lt;/item&gt;&lt;item&gt;433&lt;/item&gt;&lt;item&gt;434&lt;/item&gt;&lt;item&gt;435&lt;/item&gt;&lt;item&gt;436&lt;/item&gt;&lt;item&gt;437&lt;/item&gt;&lt;item&gt;438&lt;/item&gt;&lt;item&gt;439&lt;/item&gt;&lt;item&gt;440&lt;/item&gt;&lt;/record-ids&gt;&lt;/item&gt;&lt;/Libraries&gt;"/>
  </w:docVars>
  <w:rsids>
    <w:rsidRoot w:val="00E419ED"/>
    <w:rsid w:val="00000F8D"/>
    <w:rsid w:val="000A61C7"/>
    <w:rsid w:val="000F4874"/>
    <w:rsid w:val="00252666"/>
    <w:rsid w:val="007873CE"/>
    <w:rsid w:val="00830E7E"/>
    <w:rsid w:val="00872959"/>
    <w:rsid w:val="008A2E62"/>
    <w:rsid w:val="00966B0F"/>
    <w:rsid w:val="00AF30CD"/>
    <w:rsid w:val="00BC32E2"/>
    <w:rsid w:val="00E419ED"/>
    <w:rsid w:val="00FC25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9825D33"/>
  <w14:defaultImageDpi w14:val="32767"/>
  <w15:chartTrackingRefBased/>
  <w15:docId w15:val="{B2366B65-A943-470F-BDF7-F8ED016E22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873CE"/>
    <w:pPr>
      <w:spacing w:before="120" w:after="240"/>
    </w:pPr>
    <w:rPr>
      <w:rFonts w:ascii="Times New Roman" w:hAnsi="Times New Roman"/>
      <w:kern w:val="0"/>
      <w:sz w:val="24"/>
      <w:lang w:eastAsia="en-US"/>
    </w:rPr>
  </w:style>
  <w:style w:type="paragraph" w:styleId="1">
    <w:name w:val="heading 1"/>
    <w:basedOn w:val="a0"/>
    <w:next w:val="a"/>
    <w:link w:val="10"/>
    <w:uiPriority w:val="2"/>
    <w:qFormat/>
    <w:rsid w:val="00830E7E"/>
    <w:pPr>
      <w:numPr>
        <w:numId w:val="1"/>
      </w:numPr>
      <w:spacing w:before="240"/>
      <w:ind w:firstLineChars="0" w:firstLine="0"/>
      <w:outlineLvl w:val="0"/>
    </w:pPr>
    <w:rPr>
      <w:rFonts w:eastAsia="Cambria" w:cs="Times New Roman"/>
      <w:b/>
      <w:szCs w:val="24"/>
    </w:rPr>
  </w:style>
  <w:style w:type="paragraph" w:styleId="2">
    <w:name w:val="heading 2"/>
    <w:basedOn w:val="1"/>
    <w:next w:val="a"/>
    <w:link w:val="20"/>
    <w:uiPriority w:val="2"/>
    <w:qFormat/>
    <w:rsid w:val="00830E7E"/>
    <w:pPr>
      <w:numPr>
        <w:ilvl w:val="1"/>
      </w:numPr>
      <w:spacing w:after="200"/>
      <w:outlineLvl w:val="1"/>
    </w:pPr>
  </w:style>
  <w:style w:type="paragraph" w:styleId="3">
    <w:name w:val="heading 3"/>
    <w:basedOn w:val="a"/>
    <w:next w:val="a"/>
    <w:link w:val="30"/>
    <w:uiPriority w:val="2"/>
    <w:qFormat/>
    <w:rsid w:val="00830E7E"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"/>
    <w:link w:val="40"/>
    <w:uiPriority w:val="2"/>
    <w:qFormat/>
    <w:rsid w:val="00830E7E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"/>
    <w:link w:val="50"/>
    <w:uiPriority w:val="2"/>
    <w:qFormat/>
    <w:rsid w:val="00830E7E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hyh-">
    <w:name w:val="hyh-正文"/>
    <w:basedOn w:val="a"/>
    <w:link w:val="hyh-0"/>
    <w:qFormat/>
    <w:rsid w:val="00AF30CD"/>
    <w:pPr>
      <w:widowControl w:val="0"/>
      <w:spacing w:before="0" w:after="0" w:line="360" w:lineRule="auto"/>
      <w:jc w:val="both"/>
    </w:pPr>
    <w:rPr>
      <w:rFonts w:eastAsia="宋体"/>
      <w:kern w:val="2"/>
      <w:lang w:eastAsia="zh-CN"/>
    </w:rPr>
  </w:style>
  <w:style w:type="character" w:customStyle="1" w:styleId="hyh-0">
    <w:name w:val="hyh-正文 字符"/>
    <w:basedOn w:val="a1"/>
    <w:link w:val="hyh-"/>
    <w:qFormat/>
    <w:rsid w:val="00AF30CD"/>
    <w:rPr>
      <w:rFonts w:ascii="Times New Roman" w:eastAsia="宋体" w:hAnsi="Times New Roman"/>
      <w:sz w:val="24"/>
    </w:rPr>
  </w:style>
  <w:style w:type="paragraph" w:styleId="a4">
    <w:name w:val="header"/>
    <w:basedOn w:val="a"/>
    <w:link w:val="a5"/>
    <w:uiPriority w:val="99"/>
    <w:unhideWhenUsed/>
    <w:rsid w:val="007873CE"/>
    <w:pPr>
      <w:widowControl w:val="0"/>
      <w:tabs>
        <w:tab w:val="center" w:pos="4153"/>
        <w:tab w:val="right" w:pos="8306"/>
      </w:tabs>
      <w:snapToGrid w:val="0"/>
      <w:spacing w:before="0" w:after="0"/>
      <w:jc w:val="center"/>
    </w:pPr>
    <w:rPr>
      <w:rFonts w:asciiTheme="minorHAnsi" w:hAnsiTheme="minorHAnsi"/>
      <w:kern w:val="2"/>
      <w:sz w:val="18"/>
      <w:szCs w:val="18"/>
      <w:lang w:eastAsia="zh-CN"/>
    </w:rPr>
  </w:style>
  <w:style w:type="character" w:customStyle="1" w:styleId="a5">
    <w:name w:val="页眉 字符"/>
    <w:basedOn w:val="a1"/>
    <w:link w:val="a4"/>
    <w:uiPriority w:val="99"/>
    <w:rsid w:val="007873CE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873CE"/>
    <w:pPr>
      <w:widowControl w:val="0"/>
      <w:tabs>
        <w:tab w:val="center" w:pos="4153"/>
        <w:tab w:val="right" w:pos="8306"/>
      </w:tabs>
      <w:snapToGrid w:val="0"/>
      <w:spacing w:before="0" w:after="0"/>
    </w:pPr>
    <w:rPr>
      <w:rFonts w:asciiTheme="minorHAnsi" w:hAnsiTheme="minorHAnsi"/>
      <w:kern w:val="2"/>
      <w:sz w:val="18"/>
      <w:szCs w:val="18"/>
      <w:lang w:eastAsia="zh-CN"/>
    </w:rPr>
  </w:style>
  <w:style w:type="character" w:customStyle="1" w:styleId="a7">
    <w:name w:val="页脚 字符"/>
    <w:basedOn w:val="a1"/>
    <w:link w:val="a6"/>
    <w:uiPriority w:val="99"/>
    <w:rsid w:val="007873CE"/>
    <w:rPr>
      <w:sz w:val="18"/>
      <w:szCs w:val="18"/>
    </w:rPr>
  </w:style>
  <w:style w:type="table" w:styleId="a8">
    <w:name w:val="Table Grid"/>
    <w:basedOn w:val="a2"/>
    <w:uiPriority w:val="39"/>
    <w:qFormat/>
    <w:rsid w:val="007873CE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830E7E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hyh-0"/>
    <w:link w:val="EndNoteBibliographyTitle"/>
    <w:rsid w:val="00830E7E"/>
    <w:rPr>
      <w:rFonts w:ascii="Times New Roman" w:eastAsia="宋体" w:hAnsi="Times New Roman" w:cs="Times New Roman"/>
      <w:noProof/>
      <w:kern w:val="0"/>
      <w:sz w:val="24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830E7E"/>
    <w:rPr>
      <w:rFonts w:cs="Times New Roman"/>
      <w:noProof/>
    </w:rPr>
  </w:style>
  <w:style w:type="character" w:customStyle="1" w:styleId="EndNoteBibliography0">
    <w:name w:val="EndNote Bibliography 字符"/>
    <w:basedOn w:val="hyh-0"/>
    <w:link w:val="EndNoteBibliography"/>
    <w:rsid w:val="00830E7E"/>
    <w:rPr>
      <w:rFonts w:ascii="Times New Roman" w:eastAsia="宋体" w:hAnsi="Times New Roman" w:cs="Times New Roman"/>
      <w:noProof/>
      <w:kern w:val="0"/>
      <w:sz w:val="24"/>
      <w:lang w:eastAsia="en-US"/>
    </w:rPr>
  </w:style>
  <w:style w:type="character" w:customStyle="1" w:styleId="10">
    <w:name w:val="标题 1 字符"/>
    <w:basedOn w:val="a1"/>
    <w:link w:val="1"/>
    <w:uiPriority w:val="2"/>
    <w:rsid w:val="00830E7E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rsid w:val="00830E7E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rsid w:val="00830E7E"/>
    <w:rPr>
      <w:rFonts w:ascii="Times New Roman" w:eastAsiaTheme="majorEastAsia" w:hAnsi="Times New Roman" w:cstheme="majorBidi"/>
      <w:b/>
      <w:kern w:val="0"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rsid w:val="00830E7E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rsid w:val="00830E7E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numbering" w:customStyle="1" w:styleId="Headings">
    <w:name w:val="Headings"/>
    <w:uiPriority w:val="99"/>
    <w:rsid w:val="00830E7E"/>
    <w:pPr>
      <w:numPr>
        <w:numId w:val="2"/>
      </w:numPr>
    </w:pPr>
  </w:style>
  <w:style w:type="paragraph" w:styleId="a0">
    <w:name w:val="List Paragraph"/>
    <w:basedOn w:val="a"/>
    <w:uiPriority w:val="34"/>
    <w:qFormat/>
    <w:rsid w:val="00830E7E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4843</Words>
  <Characters>27610</Characters>
  <Application>Microsoft Office Word</Application>
  <DocSecurity>0</DocSecurity>
  <Lines>230</Lines>
  <Paragraphs>64</Paragraphs>
  <ScaleCrop>false</ScaleCrop>
  <Company/>
  <LinksUpToDate>false</LinksUpToDate>
  <CharactersWithSpaces>32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ghui hao</dc:creator>
  <cp:keywords/>
  <dc:description/>
  <cp:lastModifiedBy>yinghui hao</cp:lastModifiedBy>
  <cp:revision>5</cp:revision>
  <dcterms:created xsi:type="dcterms:W3CDTF">2024-03-01T08:48:00Z</dcterms:created>
  <dcterms:modified xsi:type="dcterms:W3CDTF">2024-06-13T11:52:00Z</dcterms:modified>
</cp:coreProperties>
</file>